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7D67D1" w14:textId="2FE81257" w:rsidR="009139EF" w:rsidRPr="00DC693C" w:rsidRDefault="00125FE0">
      <w:pPr>
        <w:snapToGrid w:val="0"/>
        <w:spacing w:before="120" w:after="120" w:line="480" w:lineRule="auto"/>
        <w:jc w:val="center"/>
        <w:rPr>
          <w:rFonts w:ascii="Times New Roman" w:hAnsi="Times New Roman" w:cs="Times New Roman"/>
          <w:b/>
          <w:bCs/>
          <w:kern w:val="0"/>
          <w:sz w:val="24"/>
        </w:rPr>
      </w:pPr>
      <w:r w:rsidRPr="00A07ED7">
        <w:rPr>
          <w:rFonts w:ascii="Times New Roman" w:hAnsi="Times New Roman" w:cs="Times New Roman"/>
          <w:b/>
          <w:bCs/>
          <w:kern w:val="0"/>
          <w:sz w:val="24"/>
        </w:rPr>
        <w:t>Chinese Medicine for</w:t>
      </w:r>
      <w:bookmarkStart w:id="0" w:name="OLE_LINK75"/>
      <w:r w:rsidRPr="00A07ED7">
        <w:rPr>
          <w:rFonts w:ascii="Times New Roman" w:hAnsi="Times New Roman" w:cs="Times New Roman"/>
          <w:b/>
          <w:bCs/>
          <w:kern w:val="0"/>
          <w:sz w:val="24"/>
        </w:rPr>
        <w:t xml:space="preserve"> Coronavirus</w:t>
      </w:r>
      <w:bookmarkEnd w:id="0"/>
      <w:r w:rsidRPr="00A07ED7">
        <w:rPr>
          <w:rFonts w:ascii="Times New Roman" w:hAnsi="Times New Roman" w:cs="Times New Roman"/>
          <w:b/>
          <w:bCs/>
          <w:kern w:val="0"/>
          <w:sz w:val="24"/>
        </w:rPr>
        <w:t xml:space="preserve"> Disease 2019</w:t>
      </w:r>
      <w:r w:rsidRPr="00DC693C">
        <w:rPr>
          <w:rFonts w:ascii="Times New Roman" w:hAnsi="Times New Roman" w:cs="Times New Roman"/>
          <w:b/>
          <w:bCs/>
          <w:kern w:val="0"/>
          <w:sz w:val="24"/>
        </w:rPr>
        <w:t xml:space="preserve"> (COVID-19): A</w:t>
      </w:r>
      <w:r w:rsidR="00400CD0" w:rsidRPr="00DC693C">
        <w:rPr>
          <w:rFonts w:ascii="Times New Roman" w:hAnsi="Times New Roman" w:cs="Times New Roman"/>
          <w:b/>
          <w:bCs/>
          <w:kern w:val="0"/>
          <w:sz w:val="24"/>
        </w:rPr>
        <w:t>n Updated and</w:t>
      </w:r>
      <w:r w:rsidRPr="00DC693C">
        <w:rPr>
          <w:rFonts w:ascii="Times New Roman" w:hAnsi="Times New Roman" w:cs="Times New Roman"/>
          <w:b/>
          <w:bCs/>
          <w:kern w:val="0"/>
          <w:sz w:val="24"/>
        </w:rPr>
        <w:t xml:space="preserve"> GRADE-Assessed Systematic Review and Meta-Analysis</w:t>
      </w:r>
    </w:p>
    <w:p w14:paraId="25048CE0" w14:textId="77777777" w:rsidR="009139EF" w:rsidRPr="00DC693C" w:rsidRDefault="009139EF">
      <w:pPr>
        <w:snapToGrid w:val="0"/>
        <w:spacing w:before="120" w:after="120" w:line="480" w:lineRule="auto"/>
        <w:jc w:val="center"/>
        <w:rPr>
          <w:rFonts w:ascii="Times New Roman" w:hAnsi="Times New Roman" w:cs="Times New Roman"/>
          <w:b/>
          <w:bCs/>
          <w:kern w:val="0"/>
          <w:sz w:val="24"/>
        </w:rPr>
      </w:pPr>
    </w:p>
    <w:p w14:paraId="3A9D3FF2" w14:textId="77777777" w:rsidR="009139EF" w:rsidRPr="002A66D4" w:rsidRDefault="00125FE0">
      <w:pPr>
        <w:snapToGrid w:val="0"/>
        <w:spacing w:before="120" w:after="120" w:line="480" w:lineRule="auto"/>
        <w:jc w:val="center"/>
        <w:rPr>
          <w:rFonts w:ascii="Times New Roman" w:hAnsi="Times New Roman" w:cs="Times New Roman"/>
          <w:sz w:val="20"/>
          <w:szCs w:val="18"/>
          <w:vertAlign w:val="superscript"/>
        </w:rPr>
      </w:pPr>
      <w:proofErr w:type="spellStart"/>
      <w:r w:rsidRPr="002A66D4">
        <w:rPr>
          <w:rFonts w:ascii="Times New Roman" w:hAnsi="Times New Roman" w:cs="Times New Roman"/>
          <w:sz w:val="20"/>
          <w:szCs w:val="18"/>
        </w:rPr>
        <w:t>Jianbo</w:t>
      </w:r>
      <w:proofErr w:type="spellEnd"/>
      <w:r w:rsidRPr="002A66D4">
        <w:rPr>
          <w:rFonts w:ascii="Times New Roman" w:hAnsi="Times New Roman" w:cs="Times New Roman"/>
          <w:sz w:val="20"/>
          <w:szCs w:val="18"/>
        </w:rPr>
        <w:t xml:space="preserve"> </w:t>
      </w:r>
      <w:proofErr w:type="spellStart"/>
      <w:r w:rsidRPr="002A66D4">
        <w:rPr>
          <w:rFonts w:ascii="Times New Roman" w:hAnsi="Times New Roman" w:cs="Times New Roman"/>
          <w:sz w:val="20"/>
          <w:szCs w:val="18"/>
        </w:rPr>
        <w:t>Guo</w:t>
      </w:r>
      <w:r w:rsidRPr="002A66D4">
        <w:rPr>
          <w:rFonts w:ascii="Times New Roman" w:hAnsi="Times New Roman" w:cs="Times New Roman"/>
          <w:sz w:val="20"/>
          <w:szCs w:val="18"/>
          <w:vertAlign w:val="superscript"/>
        </w:rPr>
        <w:t>a</w:t>
      </w:r>
      <w:proofErr w:type="spellEnd"/>
      <w:r w:rsidRPr="002A66D4">
        <w:rPr>
          <w:rFonts w:ascii="Times New Roman" w:hAnsi="Times New Roman" w:cs="Times New Roman"/>
          <w:sz w:val="20"/>
          <w:szCs w:val="18"/>
        </w:rPr>
        <w:t xml:space="preserve">, </w:t>
      </w:r>
      <w:proofErr w:type="spellStart"/>
      <w:r w:rsidRPr="002A66D4">
        <w:rPr>
          <w:rFonts w:ascii="Times New Roman" w:hAnsi="Times New Roman" w:cs="Times New Roman"/>
          <w:sz w:val="20"/>
          <w:szCs w:val="18"/>
        </w:rPr>
        <w:t>Zongshi</w:t>
      </w:r>
      <w:proofErr w:type="spellEnd"/>
      <w:r w:rsidRPr="002A66D4">
        <w:rPr>
          <w:rFonts w:ascii="Times New Roman" w:hAnsi="Times New Roman" w:cs="Times New Roman"/>
          <w:sz w:val="20"/>
          <w:szCs w:val="18"/>
        </w:rPr>
        <w:t xml:space="preserve"> </w:t>
      </w:r>
      <w:proofErr w:type="spellStart"/>
      <w:r w:rsidRPr="002A66D4">
        <w:rPr>
          <w:rFonts w:ascii="Times New Roman" w:hAnsi="Times New Roman" w:cs="Times New Roman"/>
          <w:sz w:val="20"/>
          <w:szCs w:val="18"/>
        </w:rPr>
        <w:t>Qin</w:t>
      </w:r>
      <w:r w:rsidRPr="002A66D4">
        <w:rPr>
          <w:rFonts w:ascii="Times New Roman" w:hAnsi="Times New Roman" w:cs="Times New Roman"/>
          <w:sz w:val="20"/>
          <w:szCs w:val="18"/>
          <w:vertAlign w:val="superscript"/>
        </w:rPr>
        <w:t>a</w:t>
      </w:r>
      <w:proofErr w:type="spellEnd"/>
      <w:r w:rsidRPr="002A66D4">
        <w:rPr>
          <w:rFonts w:ascii="Times New Roman" w:hAnsi="Times New Roman" w:cs="Times New Roman"/>
          <w:sz w:val="20"/>
          <w:szCs w:val="18"/>
        </w:rPr>
        <w:t xml:space="preserve">, Ngai Chung </w:t>
      </w:r>
      <w:proofErr w:type="spellStart"/>
      <w:r w:rsidRPr="002A66D4">
        <w:rPr>
          <w:rFonts w:ascii="Times New Roman" w:hAnsi="Times New Roman" w:cs="Times New Roman"/>
          <w:sz w:val="20"/>
          <w:szCs w:val="18"/>
        </w:rPr>
        <w:t>Lau</w:t>
      </w:r>
      <w:r w:rsidRPr="002A66D4">
        <w:rPr>
          <w:rFonts w:ascii="Times New Roman" w:hAnsi="Times New Roman" w:cs="Times New Roman"/>
          <w:sz w:val="20"/>
          <w:szCs w:val="18"/>
          <w:vertAlign w:val="superscript"/>
        </w:rPr>
        <w:t>a</w:t>
      </w:r>
      <w:proofErr w:type="spellEnd"/>
      <w:r w:rsidRPr="002A66D4">
        <w:rPr>
          <w:rFonts w:ascii="Times New Roman" w:hAnsi="Times New Roman" w:cs="Times New Roman"/>
          <w:sz w:val="20"/>
          <w:szCs w:val="18"/>
        </w:rPr>
        <w:t xml:space="preserve">, Tung Leong </w:t>
      </w:r>
      <w:proofErr w:type="spellStart"/>
      <w:r w:rsidRPr="002A66D4">
        <w:rPr>
          <w:rFonts w:ascii="Times New Roman" w:hAnsi="Times New Roman" w:cs="Times New Roman"/>
          <w:sz w:val="20"/>
          <w:szCs w:val="18"/>
        </w:rPr>
        <w:t>Fong</w:t>
      </w:r>
      <w:r w:rsidRPr="002A66D4">
        <w:rPr>
          <w:rFonts w:ascii="Times New Roman" w:hAnsi="Times New Roman" w:cs="Times New Roman"/>
          <w:sz w:val="20"/>
          <w:szCs w:val="18"/>
          <w:vertAlign w:val="superscript"/>
        </w:rPr>
        <w:t>a</w:t>
      </w:r>
      <w:proofErr w:type="spellEnd"/>
      <w:r w:rsidRPr="002A66D4">
        <w:rPr>
          <w:rFonts w:ascii="Times New Roman" w:hAnsi="Times New Roman" w:cs="Times New Roman"/>
          <w:sz w:val="20"/>
          <w:szCs w:val="18"/>
        </w:rPr>
        <w:t xml:space="preserve">, Wei </w:t>
      </w:r>
      <w:proofErr w:type="spellStart"/>
      <w:r w:rsidRPr="002A66D4">
        <w:rPr>
          <w:rFonts w:ascii="Times New Roman" w:hAnsi="Times New Roman" w:cs="Times New Roman"/>
          <w:sz w:val="20"/>
          <w:szCs w:val="18"/>
        </w:rPr>
        <w:t>Meng</w:t>
      </w:r>
      <w:r w:rsidRPr="002A66D4">
        <w:rPr>
          <w:rFonts w:ascii="Times New Roman" w:hAnsi="Times New Roman" w:cs="Times New Roman"/>
          <w:sz w:val="20"/>
          <w:szCs w:val="18"/>
          <w:vertAlign w:val="superscript"/>
        </w:rPr>
        <w:t>a</w:t>
      </w:r>
      <w:proofErr w:type="spellEnd"/>
      <w:r w:rsidRPr="002A66D4">
        <w:rPr>
          <w:rFonts w:ascii="Times New Roman" w:hAnsi="Times New Roman" w:cs="Times New Roman"/>
          <w:sz w:val="20"/>
          <w:szCs w:val="18"/>
          <w:vertAlign w:val="superscript"/>
        </w:rPr>
        <w:t>, c, d</w:t>
      </w:r>
      <w:r w:rsidRPr="002A66D4">
        <w:rPr>
          <w:rFonts w:ascii="Times New Roman" w:hAnsi="Times New Roman" w:cs="Times New Roman"/>
          <w:sz w:val="20"/>
          <w:szCs w:val="18"/>
        </w:rPr>
        <w:t>, Zhang-</w:t>
      </w:r>
      <w:proofErr w:type="spellStart"/>
      <w:r w:rsidRPr="002A66D4">
        <w:rPr>
          <w:rFonts w:ascii="Times New Roman" w:hAnsi="Times New Roman" w:cs="Times New Roman"/>
          <w:sz w:val="20"/>
          <w:szCs w:val="18"/>
        </w:rPr>
        <w:t>Jin</w:t>
      </w:r>
      <w:proofErr w:type="spellEnd"/>
      <w:r w:rsidRPr="002A66D4">
        <w:rPr>
          <w:rFonts w:ascii="Times New Roman" w:hAnsi="Times New Roman" w:cs="Times New Roman"/>
          <w:sz w:val="20"/>
          <w:szCs w:val="18"/>
        </w:rPr>
        <w:t xml:space="preserve"> </w:t>
      </w:r>
      <w:proofErr w:type="spellStart"/>
      <w:proofErr w:type="gramStart"/>
      <w:r w:rsidRPr="002A66D4">
        <w:rPr>
          <w:rFonts w:ascii="Times New Roman" w:hAnsi="Times New Roman" w:cs="Times New Roman"/>
          <w:sz w:val="20"/>
          <w:szCs w:val="18"/>
        </w:rPr>
        <w:t>Zhang</w:t>
      </w:r>
      <w:r w:rsidRPr="002A66D4">
        <w:rPr>
          <w:rFonts w:ascii="Times New Roman" w:hAnsi="Times New Roman" w:cs="Times New Roman"/>
          <w:sz w:val="20"/>
          <w:szCs w:val="18"/>
          <w:vertAlign w:val="superscript"/>
        </w:rPr>
        <w:t>a,b</w:t>
      </w:r>
      <w:proofErr w:type="spellEnd"/>
      <w:proofErr w:type="gramEnd"/>
      <w:r w:rsidRPr="002A66D4">
        <w:rPr>
          <w:rFonts w:ascii="Times New Roman" w:hAnsi="Times New Roman" w:cs="Times New Roman"/>
          <w:sz w:val="20"/>
          <w:szCs w:val="18"/>
        </w:rPr>
        <w:t xml:space="preserve">, Yi </w:t>
      </w:r>
      <w:proofErr w:type="spellStart"/>
      <w:r w:rsidRPr="002A66D4">
        <w:rPr>
          <w:rFonts w:ascii="Times New Roman" w:hAnsi="Times New Roman" w:cs="Times New Roman"/>
          <w:sz w:val="20"/>
          <w:szCs w:val="18"/>
        </w:rPr>
        <w:t>Luo</w:t>
      </w:r>
      <w:r w:rsidRPr="002A66D4">
        <w:rPr>
          <w:rFonts w:ascii="Times New Roman" w:hAnsi="Times New Roman" w:cs="Times New Roman"/>
          <w:sz w:val="20"/>
          <w:szCs w:val="18"/>
          <w:vertAlign w:val="superscript"/>
        </w:rPr>
        <w:t>a</w:t>
      </w:r>
      <w:proofErr w:type="spellEnd"/>
      <w:r w:rsidRPr="002A66D4">
        <w:rPr>
          <w:rFonts w:ascii="Times New Roman" w:hAnsi="Times New Roman" w:cs="Times New Roman"/>
          <w:sz w:val="20"/>
          <w:szCs w:val="18"/>
        </w:rPr>
        <w:t xml:space="preserve">, Vivian </w:t>
      </w:r>
      <w:bookmarkStart w:id="1" w:name="OLE_LINK6"/>
      <w:r w:rsidRPr="002A66D4">
        <w:rPr>
          <w:rFonts w:ascii="Times New Roman" w:hAnsi="Times New Roman" w:cs="Times New Roman"/>
          <w:sz w:val="20"/>
          <w:szCs w:val="18"/>
        </w:rPr>
        <w:t>Chi-</w:t>
      </w:r>
      <w:proofErr w:type="spellStart"/>
      <w:r w:rsidRPr="002A66D4">
        <w:rPr>
          <w:rFonts w:ascii="Times New Roman" w:hAnsi="Times New Roman" w:cs="Times New Roman"/>
          <w:sz w:val="20"/>
          <w:szCs w:val="18"/>
        </w:rPr>
        <w:t>Woon</w:t>
      </w:r>
      <w:bookmarkEnd w:id="1"/>
      <w:proofErr w:type="spellEnd"/>
      <w:r w:rsidRPr="002A66D4">
        <w:rPr>
          <w:rFonts w:ascii="Times New Roman" w:hAnsi="Times New Roman" w:cs="Times New Roman"/>
          <w:sz w:val="20"/>
          <w:szCs w:val="18"/>
        </w:rPr>
        <w:t xml:space="preserve"> </w:t>
      </w:r>
      <w:proofErr w:type="spellStart"/>
      <w:r w:rsidRPr="002A66D4">
        <w:rPr>
          <w:rFonts w:ascii="Times New Roman" w:hAnsi="Times New Roman" w:cs="Times New Roman"/>
          <w:sz w:val="20"/>
          <w:szCs w:val="18"/>
        </w:rPr>
        <w:t>Taam</w:t>
      </w:r>
      <w:proofErr w:type="spellEnd"/>
      <w:r w:rsidRPr="002A66D4">
        <w:rPr>
          <w:rFonts w:ascii="Times New Roman" w:hAnsi="Times New Roman" w:cs="Times New Roman"/>
          <w:sz w:val="20"/>
          <w:szCs w:val="18"/>
        </w:rPr>
        <w:t xml:space="preserve"> Wong</w:t>
      </w:r>
      <w:r w:rsidRPr="002A66D4">
        <w:rPr>
          <w:rFonts w:ascii="Times New Roman" w:hAnsi="Times New Roman" w:cs="Times New Roman"/>
          <w:sz w:val="20"/>
          <w:szCs w:val="18"/>
          <w:vertAlign w:val="superscript"/>
        </w:rPr>
        <w:t>a</w:t>
      </w:r>
      <w:r w:rsidRPr="002A66D4">
        <w:rPr>
          <w:rFonts w:ascii="Times New Roman" w:hAnsi="Times New Roman" w:cs="Times New Roman"/>
          <w:sz w:val="20"/>
          <w:szCs w:val="18"/>
        </w:rPr>
        <w:t xml:space="preserve">, </w:t>
      </w:r>
      <w:proofErr w:type="spellStart"/>
      <w:r w:rsidRPr="002A66D4">
        <w:rPr>
          <w:rFonts w:ascii="Times New Roman" w:hAnsi="Times New Roman" w:cs="Times New Roman"/>
          <w:sz w:val="20"/>
          <w:szCs w:val="18"/>
        </w:rPr>
        <w:t>Yibin</w:t>
      </w:r>
      <w:proofErr w:type="spellEnd"/>
      <w:r w:rsidRPr="002A66D4">
        <w:rPr>
          <w:rFonts w:ascii="Times New Roman" w:hAnsi="Times New Roman" w:cs="Times New Roman"/>
          <w:sz w:val="20"/>
          <w:szCs w:val="18"/>
        </w:rPr>
        <w:t xml:space="preserve"> </w:t>
      </w:r>
      <w:proofErr w:type="spellStart"/>
      <w:r w:rsidRPr="002A66D4">
        <w:rPr>
          <w:rFonts w:ascii="Times New Roman" w:hAnsi="Times New Roman" w:cs="Times New Roman"/>
          <w:sz w:val="20"/>
          <w:szCs w:val="18"/>
        </w:rPr>
        <w:t>Feng</w:t>
      </w:r>
      <w:r w:rsidRPr="002A66D4">
        <w:rPr>
          <w:rFonts w:ascii="Times New Roman" w:hAnsi="Times New Roman" w:cs="Times New Roman"/>
          <w:sz w:val="20"/>
          <w:szCs w:val="18"/>
          <w:vertAlign w:val="superscript"/>
        </w:rPr>
        <w:t>a</w:t>
      </w:r>
      <w:proofErr w:type="spellEnd"/>
      <w:r w:rsidRPr="002A66D4">
        <w:rPr>
          <w:rFonts w:ascii="Times New Roman" w:hAnsi="Times New Roman" w:cs="Times New Roman"/>
          <w:sz w:val="20"/>
          <w:szCs w:val="18"/>
        </w:rPr>
        <w:t xml:space="preserve">, </w:t>
      </w:r>
      <w:proofErr w:type="spellStart"/>
      <w:r w:rsidRPr="002A66D4">
        <w:rPr>
          <w:rFonts w:ascii="Times New Roman" w:hAnsi="Times New Roman" w:cs="Times New Roman"/>
          <w:sz w:val="20"/>
          <w:szCs w:val="18"/>
        </w:rPr>
        <w:t>Haiyong</w:t>
      </w:r>
      <w:proofErr w:type="spellEnd"/>
      <w:r w:rsidRPr="002A66D4">
        <w:rPr>
          <w:rFonts w:ascii="Times New Roman" w:hAnsi="Times New Roman" w:cs="Times New Roman"/>
          <w:sz w:val="20"/>
          <w:szCs w:val="18"/>
        </w:rPr>
        <w:t xml:space="preserve"> </w:t>
      </w:r>
      <w:proofErr w:type="spellStart"/>
      <w:r w:rsidRPr="002A66D4">
        <w:rPr>
          <w:rFonts w:ascii="Times New Roman" w:hAnsi="Times New Roman" w:cs="Times New Roman"/>
          <w:sz w:val="20"/>
          <w:szCs w:val="18"/>
        </w:rPr>
        <w:t>Chen</w:t>
      </w:r>
      <w:r w:rsidRPr="002A66D4">
        <w:rPr>
          <w:rFonts w:ascii="Times New Roman" w:hAnsi="Times New Roman" w:cs="Times New Roman"/>
          <w:sz w:val="20"/>
          <w:szCs w:val="18"/>
          <w:vertAlign w:val="superscript"/>
        </w:rPr>
        <w:t>a,b</w:t>
      </w:r>
      <w:proofErr w:type="spellEnd"/>
    </w:p>
    <w:p w14:paraId="3DAB0733" w14:textId="77777777" w:rsidR="009139EF" w:rsidRPr="002A66D4" w:rsidRDefault="009139EF" w:rsidP="00C921F9">
      <w:pPr>
        <w:snapToGrid w:val="0"/>
        <w:spacing w:before="120" w:after="120" w:line="480" w:lineRule="auto"/>
        <w:jc w:val="left"/>
        <w:rPr>
          <w:rFonts w:ascii="Times New Roman" w:hAnsi="Times New Roman" w:cs="Times New Roman"/>
          <w:sz w:val="20"/>
          <w:szCs w:val="22"/>
        </w:rPr>
      </w:pPr>
    </w:p>
    <w:p w14:paraId="653FF2A9" w14:textId="77777777" w:rsidR="009139EF" w:rsidRPr="002A66D4" w:rsidRDefault="00125FE0" w:rsidP="00C921F9">
      <w:pPr>
        <w:snapToGrid w:val="0"/>
        <w:spacing w:before="120" w:after="120" w:line="480" w:lineRule="auto"/>
        <w:jc w:val="left"/>
        <w:rPr>
          <w:rFonts w:ascii="Times New Roman" w:hAnsi="Times New Roman" w:cs="Times New Roman"/>
          <w:i/>
          <w:iCs/>
          <w:sz w:val="20"/>
          <w:szCs w:val="22"/>
          <w:vertAlign w:val="superscript"/>
        </w:rPr>
      </w:pPr>
      <w:r w:rsidRPr="002A66D4">
        <w:rPr>
          <w:rFonts w:ascii="Times New Roman" w:hAnsi="Times New Roman" w:cs="Times New Roman"/>
          <w:i/>
          <w:iCs/>
          <w:sz w:val="20"/>
          <w:szCs w:val="22"/>
          <w:vertAlign w:val="superscript"/>
        </w:rPr>
        <w:t>a</w:t>
      </w:r>
      <w:bookmarkStart w:id="2" w:name="OLE_LINK5"/>
      <w:r w:rsidRPr="002A66D4">
        <w:rPr>
          <w:rFonts w:ascii="Times New Roman" w:hAnsi="Times New Roman" w:cs="Times New Roman"/>
          <w:i/>
          <w:iCs/>
          <w:sz w:val="20"/>
          <w:szCs w:val="22"/>
          <w:vertAlign w:val="superscript"/>
        </w:rPr>
        <w:t xml:space="preserve"> </w:t>
      </w:r>
      <w:r w:rsidRPr="002A66D4">
        <w:rPr>
          <w:rFonts w:ascii="Times New Roman" w:hAnsi="Times New Roman" w:cs="Times New Roman"/>
          <w:i/>
          <w:iCs/>
          <w:sz w:val="20"/>
          <w:szCs w:val="22"/>
        </w:rPr>
        <w:t>School of Chinese Medicine, LKS Faculty of Medicine, The University of Hong Kong, Hong Kong, China</w:t>
      </w:r>
      <w:bookmarkEnd w:id="2"/>
    </w:p>
    <w:p w14:paraId="614D3401" w14:textId="77777777" w:rsidR="009139EF" w:rsidRPr="002A66D4" w:rsidRDefault="00125FE0" w:rsidP="00C921F9">
      <w:pPr>
        <w:snapToGrid w:val="0"/>
        <w:spacing w:before="120" w:after="120" w:line="480" w:lineRule="auto"/>
        <w:jc w:val="left"/>
        <w:rPr>
          <w:rFonts w:ascii="Times New Roman" w:hAnsi="Times New Roman" w:cs="Times New Roman"/>
          <w:i/>
          <w:iCs/>
          <w:sz w:val="20"/>
          <w:szCs w:val="22"/>
        </w:rPr>
      </w:pPr>
      <w:r w:rsidRPr="002A66D4">
        <w:rPr>
          <w:rFonts w:ascii="Times New Roman" w:hAnsi="Times New Roman" w:cs="Times New Roman"/>
          <w:i/>
          <w:iCs/>
          <w:sz w:val="20"/>
          <w:szCs w:val="22"/>
          <w:vertAlign w:val="superscript"/>
        </w:rPr>
        <w:t xml:space="preserve">b </w:t>
      </w:r>
      <w:r w:rsidRPr="002A66D4">
        <w:rPr>
          <w:rFonts w:ascii="Times New Roman" w:hAnsi="Times New Roman" w:cs="Times New Roman"/>
          <w:i/>
          <w:iCs/>
          <w:sz w:val="20"/>
          <w:szCs w:val="22"/>
        </w:rPr>
        <w:t>Department of Chinese Medicine, The University of Hong Kong-Shenzhen Hospital, Shenzhen, China</w:t>
      </w:r>
    </w:p>
    <w:p w14:paraId="69D0F8CE" w14:textId="77777777" w:rsidR="009139EF" w:rsidRPr="002A66D4" w:rsidRDefault="00125FE0" w:rsidP="00C921F9">
      <w:pPr>
        <w:snapToGrid w:val="0"/>
        <w:spacing w:before="120" w:after="120" w:line="480" w:lineRule="auto"/>
        <w:jc w:val="left"/>
        <w:rPr>
          <w:rFonts w:ascii="Times New Roman" w:hAnsi="Times New Roman" w:cs="Times New Roman"/>
          <w:i/>
          <w:iCs/>
          <w:sz w:val="20"/>
          <w:szCs w:val="22"/>
        </w:rPr>
      </w:pPr>
      <w:r w:rsidRPr="002A66D4">
        <w:rPr>
          <w:rFonts w:ascii="Times New Roman" w:hAnsi="Times New Roman" w:cs="Times New Roman"/>
          <w:i/>
          <w:iCs/>
          <w:sz w:val="20"/>
          <w:szCs w:val="22"/>
          <w:vertAlign w:val="superscript"/>
        </w:rPr>
        <w:t xml:space="preserve">c </w:t>
      </w:r>
      <w:r w:rsidRPr="002A66D4">
        <w:rPr>
          <w:rFonts w:ascii="Times New Roman" w:hAnsi="Times New Roman" w:cs="Times New Roman"/>
          <w:i/>
          <w:iCs/>
          <w:sz w:val="20"/>
          <w:szCs w:val="22"/>
        </w:rPr>
        <w:t xml:space="preserve">Hong Kong Branch of Workstation of Distinguished Professor Yu </w:t>
      </w:r>
      <w:proofErr w:type="spellStart"/>
      <w:r w:rsidRPr="002A66D4">
        <w:rPr>
          <w:rFonts w:ascii="Times New Roman" w:hAnsi="Times New Roman" w:cs="Times New Roman"/>
          <w:i/>
          <w:iCs/>
          <w:sz w:val="20"/>
          <w:szCs w:val="22"/>
        </w:rPr>
        <w:t>Jin</w:t>
      </w:r>
      <w:proofErr w:type="spellEnd"/>
      <w:r w:rsidRPr="002A66D4">
        <w:rPr>
          <w:rFonts w:ascii="Times New Roman" w:hAnsi="Times New Roman" w:cs="Times New Roman"/>
          <w:i/>
          <w:iCs/>
          <w:sz w:val="20"/>
          <w:szCs w:val="22"/>
        </w:rPr>
        <w:t xml:space="preserve"> for Training and Research in Integrative </w:t>
      </w:r>
      <w:proofErr w:type="spellStart"/>
      <w:r w:rsidRPr="002A66D4">
        <w:rPr>
          <w:rFonts w:ascii="Times New Roman" w:hAnsi="Times New Roman" w:cs="Times New Roman"/>
          <w:i/>
          <w:iCs/>
          <w:sz w:val="20"/>
          <w:szCs w:val="22"/>
        </w:rPr>
        <w:t>Gynaecology</w:t>
      </w:r>
      <w:proofErr w:type="spellEnd"/>
      <w:r w:rsidRPr="002A66D4">
        <w:rPr>
          <w:rFonts w:ascii="Times New Roman" w:hAnsi="Times New Roman" w:cs="Times New Roman"/>
          <w:i/>
          <w:iCs/>
          <w:sz w:val="20"/>
          <w:szCs w:val="22"/>
        </w:rPr>
        <w:t>, Hong Kong, China</w:t>
      </w:r>
    </w:p>
    <w:p w14:paraId="10E5ED00" w14:textId="77777777" w:rsidR="009139EF" w:rsidRPr="002A66D4" w:rsidRDefault="00125FE0" w:rsidP="00C921F9">
      <w:pPr>
        <w:snapToGrid w:val="0"/>
        <w:spacing w:before="120" w:after="120" w:line="480" w:lineRule="auto"/>
        <w:jc w:val="left"/>
        <w:rPr>
          <w:rFonts w:ascii="Times New Roman" w:hAnsi="Times New Roman" w:cs="Times New Roman"/>
          <w:i/>
          <w:iCs/>
          <w:sz w:val="20"/>
          <w:szCs w:val="22"/>
        </w:rPr>
      </w:pPr>
      <w:r w:rsidRPr="002A66D4">
        <w:rPr>
          <w:rFonts w:ascii="Times New Roman" w:hAnsi="Times New Roman" w:cs="Times New Roman"/>
          <w:i/>
          <w:iCs/>
          <w:sz w:val="20"/>
          <w:szCs w:val="22"/>
          <w:vertAlign w:val="superscript"/>
        </w:rPr>
        <w:t xml:space="preserve">d </w:t>
      </w:r>
      <w:r w:rsidRPr="002A66D4">
        <w:rPr>
          <w:rFonts w:ascii="Times New Roman" w:hAnsi="Times New Roman" w:cs="Times New Roman"/>
          <w:i/>
          <w:iCs/>
          <w:sz w:val="20"/>
          <w:szCs w:val="22"/>
        </w:rPr>
        <w:t xml:space="preserve">Hong Kong Branch of the </w:t>
      </w:r>
      <w:proofErr w:type="gramStart"/>
      <w:r w:rsidRPr="002A66D4">
        <w:rPr>
          <w:rFonts w:ascii="Times New Roman" w:hAnsi="Times New Roman" w:cs="Times New Roman"/>
          <w:i/>
          <w:iCs/>
          <w:sz w:val="20"/>
          <w:szCs w:val="22"/>
        </w:rPr>
        <w:t>Work Station</w:t>
      </w:r>
      <w:proofErr w:type="gramEnd"/>
      <w:r w:rsidRPr="002A66D4">
        <w:rPr>
          <w:rFonts w:ascii="Times New Roman" w:hAnsi="Times New Roman" w:cs="Times New Roman"/>
          <w:i/>
          <w:iCs/>
          <w:sz w:val="20"/>
          <w:szCs w:val="22"/>
        </w:rPr>
        <w:t xml:space="preserve"> of National Master Zhu </w:t>
      </w:r>
      <w:proofErr w:type="spellStart"/>
      <w:r w:rsidRPr="002A66D4">
        <w:rPr>
          <w:rFonts w:ascii="Times New Roman" w:hAnsi="Times New Roman" w:cs="Times New Roman"/>
          <w:i/>
          <w:iCs/>
          <w:sz w:val="20"/>
          <w:szCs w:val="22"/>
        </w:rPr>
        <w:t>Nansun</w:t>
      </w:r>
      <w:proofErr w:type="spellEnd"/>
      <w:r w:rsidRPr="002A66D4">
        <w:rPr>
          <w:rFonts w:ascii="Times New Roman" w:hAnsi="Times New Roman" w:cs="Times New Roman"/>
          <w:i/>
          <w:iCs/>
          <w:sz w:val="20"/>
          <w:szCs w:val="22"/>
        </w:rPr>
        <w:t xml:space="preserve"> for Chinese Medicine </w:t>
      </w:r>
      <w:proofErr w:type="spellStart"/>
      <w:r w:rsidRPr="002A66D4">
        <w:rPr>
          <w:rFonts w:ascii="Times New Roman" w:hAnsi="Times New Roman" w:cs="Times New Roman"/>
          <w:i/>
          <w:iCs/>
          <w:sz w:val="20"/>
          <w:szCs w:val="22"/>
        </w:rPr>
        <w:t>Gynaecology</w:t>
      </w:r>
      <w:proofErr w:type="spellEnd"/>
      <w:r w:rsidRPr="002A66D4">
        <w:rPr>
          <w:rFonts w:ascii="Times New Roman" w:hAnsi="Times New Roman" w:cs="Times New Roman"/>
          <w:i/>
          <w:iCs/>
          <w:sz w:val="20"/>
          <w:szCs w:val="22"/>
        </w:rPr>
        <w:t>, Hong Kong, China</w:t>
      </w:r>
    </w:p>
    <w:p w14:paraId="5FC1DDA2" w14:textId="77777777" w:rsidR="009139EF" w:rsidRPr="00DC693C" w:rsidRDefault="009139EF">
      <w:pPr>
        <w:spacing w:before="120" w:after="120" w:line="480" w:lineRule="auto"/>
        <w:rPr>
          <w:rFonts w:ascii="Times New Roman" w:hAnsi="Times New Roman" w:cs="Times New Roman"/>
          <w:sz w:val="18"/>
          <w:szCs w:val="18"/>
        </w:rPr>
      </w:pPr>
    </w:p>
    <w:p w14:paraId="2B607861" w14:textId="395C0FF4" w:rsidR="009139EF" w:rsidRPr="002A66D4" w:rsidRDefault="00125FE0">
      <w:pPr>
        <w:spacing w:line="480" w:lineRule="auto"/>
        <w:rPr>
          <w:rFonts w:ascii="Times New Roman" w:hAnsi="Times New Roman" w:cs="Times New Roman"/>
          <w:sz w:val="20"/>
          <w:szCs w:val="22"/>
        </w:rPr>
      </w:pPr>
      <w:r w:rsidRPr="002A66D4">
        <w:rPr>
          <w:rFonts w:ascii="Times New Roman" w:hAnsi="Times New Roman" w:cs="Times New Roman"/>
          <w:sz w:val="20"/>
          <w:szCs w:val="22"/>
        </w:rPr>
        <w:t xml:space="preserve">Correspondence to: Dr. </w:t>
      </w:r>
      <w:proofErr w:type="spellStart"/>
      <w:r w:rsidRPr="002A66D4">
        <w:rPr>
          <w:rFonts w:ascii="Times New Roman" w:hAnsi="Times New Roman" w:cs="Times New Roman"/>
          <w:sz w:val="20"/>
          <w:szCs w:val="22"/>
        </w:rPr>
        <w:t>Haiyong</w:t>
      </w:r>
      <w:proofErr w:type="spellEnd"/>
      <w:r w:rsidRPr="002A66D4">
        <w:rPr>
          <w:rFonts w:ascii="Times New Roman" w:hAnsi="Times New Roman" w:cs="Times New Roman"/>
          <w:sz w:val="20"/>
          <w:szCs w:val="22"/>
        </w:rPr>
        <w:t xml:space="preserve"> Chen, School of Chinese Medicine, LKS Faculty of Medicine, The University of Hong Kong, 10 Sassoon Road, </w:t>
      </w:r>
      <w:proofErr w:type="spellStart"/>
      <w:r w:rsidRPr="002A66D4">
        <w:rPr>
          <w:rFonts w:ascii="Times New Roman" w:hAnsi="Times New Roman" w:cs="Times New Roman"/>
          <w:sz w:val="20"/>
          <w:szCs w:val="22"/>
        </w:rPr>
        <w:t>Pokfulam</w:t>
      </w:r>
      <w:proofErr w:type="spellEnd"/>
      <w:r w:rsidRPr="002A66D4">
        <w:rPr>
          <w:rFonts w:ascii="Times New Roman" w:hAnsi="Times New Roman" w:cs="Times New Roman"/>
          <w:sz w:val="20"/>
          <w:szCs w:val="22"/>
        </w:rPr>
        <w:t xml:space="preserve">, Hong Kong 999077, China. </w:t>
      </w:r>
    </w:p>
    <w:p w14:paraId="2EF6E3A0" w14:textId="77777777" w:rsidR="009139EF" w:rsidRPr="00DC693C" w:rsidRDefault="009139EF">
      <w:pPr>
        <w:snapToGrid w:val="0"/>
        <w:spacing w:before="120" w:after="120" w:line="480" w:lineRule="auto"/>
        <w:rPr>
          <w:rFonts w:ascii="Times New Roman" w:hAnsi="Times New Roman" w:cs="Times New Roman"/>
          <w:b/>
          <w:bCs/>
          <w:kern w:val="0"/>
          <w:sz w:val="24"/>
        </w:rPr>
      </w:pPr>
    </w:p>
    <w:p w14:paraId="70F1FBCC" w14:textId="44593CB8" w:rsidR="009139EF" w:rsidRPr="00DC693C" w:rsidRDefault="009139EF">
      <w:pPr>
        <w:snapToGrid w:val="0"/>
        <w:spacing w:before="120" w:after="120" w:line="360" w:lineRule="auto"/>
        <w:rPr>
          <w:rFonts w:ascii="Times New Roman" w:hAnsi="Times New Roman" w:cs="Times New Roman"/>
          <w:kern w:val="0"/>
          <w:sz w:val="24"/>
        </w:rPr>
      </w:pPr>
    </w:p>
    <w:p w14:paraId="2E7B3730" w14:textId="77777777" w:rsidR="00C921F9" w:rsidRPr="00DC693C" w:rsidRDefault="00C921F9">
      <w:pPr>
        <w:snapToGrid w:val="0"/>
        <w:spacing w:before="120" w:after="120" w:line="360" w:lineRule="auto"/>
        <w:rPr>
          <w:rFonts w:ascii="Times New Roman" w:hAnsi="Times New Roman" w:cs="Times New Roman"/>
          <w:b/>
          <w:bCs/>
          <w:kern w:val="0"/>
          <w:sz w:val="24"/>
        </w:rPr>
      </w:pPr>
    </w:p>
    <w:p w14:paraId="0E55B387" w14:textId="77777777" w:rsidR="009139EF" w:rsidRPr="00DC693C" w:rsidRDefault="009139EF">
      <w:pPr>
        <w:snapToGrid w:val="0"/>
        <w:spacing w:before="120" w:after="120" w:line="360" w:lineRule="auto"/>
        <w:rPr>
          <w:rFonts w:ascii="Times New Roman" w:hAnsi="Times New Roman" w:cs="Times New Roman"/>
          <w:b/>
          <w:bCs/>
          <w:kern w:val="0"/>
          <w:sz w:val="24"/>
        </w:rPr>
      </w:pPr>
    </w:p>
    <w:p w14:paraId="08D5039C" w14:textId="77777777" w:rsidR="009139EF" w:rsidRPr="00DC693C" w:rsidRDefault="009139EF">
      <w:pPr>
        <w:snapToGrid w:val="0"/>
        <w:spacing w:before="120" w:after="120" w:line="360" w:lineRule="auto"/>
        <w:rPr>
          <w:rFonts w:ascii="Times New Roman" w:hAnsi="Times New Roman" w:cs="Times New Roman"/>
          <w:b/>
          <w:bCs/>
          <w:kern w:val="0"/>
          <w:sz w:val="24"/>
        </w:rPr>
      </w:pPr>
    </w:p>
    <w:p w14:paraId="6EF828AC" w14:textId="1BDCC8E0" w:rsidR="009139EF" w:rsidRPr="00DC693C" w:rsidRDefault="009139EF">
      <w:pPr>
        <w:snapToGrid w:val="0"/>
        <w:spacing w:before="120" w:after="120" w:line="360" w:lineRule="auto"/>
        <w:rPr>
          <w:rFonts w:ascii="Times New Roman" w:hAnsi="Times New Roman" w:cs="Times New Roman"/>
          <w:b/>
          <w:bCs/>
          <w:kern w:val="0"/>
          <w:sz w:val="24"/>
        </w:rPr>
      </w:pPr>
    </w:p>
    <w:p w14:paraId="00130CED" w14:textId="77777777" w:rsidR="00400CD0" w:rsidRPr="00DC693C" w:rsidRDefault="00400CD0">
      <w:pPr>
        <w:snapToGrid w:val="0"/>
        <w:spacing w:before="120" w:after="120" w:line="360" w:lineRule="auto"/>
        <w:rPr>
          <w:rFonts w:ascii="Times New Roman" w:hAnsi="Times New Roman" w:cs="Times New Roman"/>
          <w:b/>
          <w:bCs/>
          <w:kern w:val="0"/>
          <w:sz w:val="24"/>
        </w:rPr>
      </w:pPr>
    </w:p>
    <w:p w14:paraId="413D46BF" w14:textId="77777777" w:rsidR="009139EF" w:rsidRPr="00DC693C" w:rsidRDefault="009139EF">
      <w:pPr>
        <w:snapToGrid w:val="0"/>
        <w:spacing w:before="120" w:after="120" w:line="360" w:lineRule="auto"/>
        <w:rPr>
          <w:rFonts w:ascii="Times New Roman" w:hAnsi="Times New Roman" w:cs="Times New Roman"/>
          <w:b/>
          <w:bCs/>
          <w:kern w:val="0"/>
          <w:sz w:val="24"/>
        </w:rPr>
      </w:pPr>
    </w:p>
    <w:p w14:paraId="79C6CF36" w14:textId="3A82D12C" w:rsidR="004011FA" w:rsidRPr="00DC693C" w:rsidRDefault="00125FE0">
      <w:pPr>
        <w:widowControl/>
        <w:snapToGrid w:val="0"/>
        <w:spacing w:before="120" w:after="120" w:line="480" w:lineRule="auto"/>
        <w:rPr>
          <w:rFonts w:ascii="Times New Roman" w:hAnsi="Times New Roman" w:cs="Times New Roman"/>
          <w:b/>
          <w:kern w:val="0"/>
          <w:sz w:val="24"/>
        </w:rPr>
      </w:pPr>
      <w:r w:rsidRPr="00DC693C">
        <w:rPr>
          <w:rFonts w:ascii="Times New Roman" w:hAnsi="Times New Roman" w:cs="Times New Roman"/>
          <w:b/>
          <w:kern w:val="0"/>
          <w:sz w:val="24"/>
        </w:rPr>
        <w:lastRenderedPageBreak/>
        <w:t xml:space="preserve">Abstract </w:t>
      </w:r>
    </w:p>
    <w:p w14:paraId="68C6650D" w14:textId="56970CA9" w:rsidR="004011FA" w:rsidRPr="00DC693C" w:rsidRDefault="004011FA">
      <w:pPr>
        <w:widowControl/>
        <w:snapToGrid w:val="0"/>
        <w:spacing w:before="120" w:after="120" w:line="480" w:lineRule="auto"/>
        <w:rPr>
          <w:rFonts w:ascii="Times New Roman" w:hAnsi="Times New Roman" w:cs="Times New Roman"/>
          <w:kern w:val="0"/>
          <w:sz w:val="24"/>
        </w:rPr>
      </w:pPr>
      <w:r w:rsidRPr="00DC693C">
        <w:rPr>
          <w:rFonts w:ascii="Times New Roman" w:hAnsi="Times New Roman" w:cs="Times New Roman"/>
          <w:kern w:val="0"/>
          <w:sz w:val="24"/>
        </w:rPr>
        <w:t xml:space="preserve">Coronavirus disease 2019 (COVID-19) is a huge ongoing public health concern globally. This study aims to update the evidence for Chinese medicine (CM) against COVID-19. Eleven databases were searched on June 30, 2021. An initial search of 4180 studies was conducted and the final number of included studies remained at 52. </w:t>
      </w:r>
      <w:r w:rsidR="00E476CC" w:rsidRPr="00DC693C">
        <w:rPr>
          <w:rFonts w:ascii="Times New Roman" w:hAnsi="Times New Roman" w:cs="Times New Roman"/>
          <w:kern w:val="0"/>
          <w:sz w:val="24"/>
        </w:rPr>
        <w:t xml:space="preserve">The statistical methods and analysis of the combined results remained unchanged. The </w:t>
      </w:r>
      <w:proofErr w:type="spellStart"/>
      <w:r w:rsidR="00E476CC" w:rsidRPr="00DC693C">
        <w:rPr>
          <w:rFonts w:ascii="Times New Roman" w:hAnsi="Times New Roman" w:cs="Times New Roman"/>
          <w:kern w:val="0"/>
          <w:sz w:val="24"/>
        </w:rPr>
        <w:t>RoB</w:t>
      </w:r>
      <w:proofErr w:type="spellEnd"/>
      <w:r w:rsidR="00E476CC" w:rsidRPr="00DC693C">
        <w:rPr>
          <w:rFonts w:ascii="Times New Roman" w:hAnsi="Times New Roman" w:cs="Times New Roman"/>
          <w:kern w:val="0"/>
          <w:sz w:val="24"/>
        </w:rPr>
        <w:t xml:space="preserve"> 2.0, ROBINS-I and GRADE tools continued to be used to assess risk and level of evidence.</w:t>
      </w:r>
      <w:r w:rsidRPr="00DC693C">
        <w:rPr>
          <w:rFonts w:ascii="Times New Roman" w:hAnsi="Times New Roman" w:cs="Times New Roman"/>
          <w:kern w:val="0"/>
          <w:sz w:val="24"/>
        </w:rPr>
        <w:t xml:space="preserve"> </w:t>
      </w:r>
      <w:r w:rsidR="00E476CC" w:rsidRPr="00DC693C">
        <w:rPr>
          <w:rFonts w:ascii="Times New Roman" w:hAnsi="Times New Roman" w:cs="Times New Roman"/>
          <w:kern w:val="0"/>
          <w:sz w:val="24"/>
        </w:rPr>
        <w:t>The finding</w:t>
      </w:r>
      <w:r w:rsidRPr="00DC693C">
        <w:rPr>
          <w:rFonts w:ascii="Times New Roman" w:hAnsi="Times New Roman" w:cs="Times New Roman"/>
          <w:kern w:val="0"/>
          <w:sz w:val="24"/>
        </w:rPr>
        <w:t xml:space="preserve">s with </w:t>
      </w:r>
      <w:r w:rsidR="00E476CC" w:rsidRPr="00DC693C">
        <w:rPr>
          <w:rFonts w:ascii="Times New Roman" w:hAnsi="Times New Roman" w:cs="Times New Roman"/>
          <w:kern w:val="0"/>
          <w:sz w:val="24"/>
        </w:rPr>
        <w:t xml:space="preserve">the </w:t>
      </w:r>
      <w:r w:rsidRPr="00DC693C">
        <w:rPr>
          <w:rFonts w:ascii="Times New Roman" w:hAnsi="Times New Roman" w:cs="Times New Roman"/>
          <w:kern w:val="0"/>
          <w:sz w:val="24"/>
        </w:rPr>
        <w:t xml:space="preserve">moderate certainty in GRADE showed that compared with </w:t>
      </w:r>
      <w:r w:rsidR="002D532B" w:rsidRPr="00DC693C">
        <w:rPr>
          <w:rFonts w:ascii="Times New Roman" w:hAnsi="Times New Roman" w:cs="Times New Roman"/>
          <w:kern w:val="0"/>
          <w:sz w:val="24"/>
        </w:rPr>
        <w:t>routine</w:t>
      </w:r>
      <w:r w:rsidRPr="00DC693C">
        <w:rPr>
          <w:rFonts w:ascii="Times New Roman" w:hAnsi="Times New Roman" w:cs="Times New Roman"/>
          <w:kern w:val="0"/>
          <w:sz w:val="24"/>
        </w:rPr>
        <w:t xml:space="preserve"> treatment (RT),</w:t>
      </w:r>
      <w:r w:rsidR="002D532B" w:rsidRPr="00DC693C">
        <w:rPr>
          <w:rFonts w:ascii="Times New Roman" w:eastAsia="宋体" w:hAnsi="Times New Roman" w:cs="Times New Roman"/>
          <w:sz w:val="24"/>
          <w:shd w:val="clear" w:color="auto" w:fill="FFFFFF"/>
        </w:rPr>
        <w:t xml:space="preserve"> </w:t>
      </w:r>
      <w:proofErr w:type="spellStart"/>
      <w:r w:rsidR="002D532B" w:rsidRPr="00DC693C">
        <w:rPr>
          <w:rFonts w:ascii="Times New Roman" w:hAnsi="Times New Roman" w:cs="Times New Roman"/>
          <w:kern w:val="0"/>
          <w:sz w:val="24"/>
        </w:rPr>
        <w:t>Lianhua</w:t>
      </w:r>
      <w:proofErr w:type="spellEnd"/>
      <w:r w:rsidR="002D532B" w:rsidRPr="00DC693C">
        <w:rPr>
          <w:rFonts w:ascii="Times New Roman" w:hAnsi="Times New Roman" w:cs="Times New Roman"/>
          <w:kern w:val="0"/>
          <w:sz w:val="24"/>
        </w:rPr>
        <w:t xml:space="preserve"> </w:t>
      </w:r>
      <w:proofErr w:type="spellStart"/>
      <w:r w:rsidR="002D532B" w:rsidRPr="00DC693C">
        <w:rPr>
          <w:rFonts w:ascii="Times New Roman" w:hAnsi="Times New Roman" w:cs="Times New Roman"/>
          <w:kern w:val="0"/>
          <w:sz w:val="24"/>
        </w:rPr>
        <w:t>Qingwen</w:t>
      </w:r>
      <w:proofErr w:type="spellEnd"/>
      <w:r w:rsidR="002D532B" w:rsidRPr="00DC693C">
        <w:rPr>
          <w:rFonts w:ascii="Times New Roman" w:hAnsi="Times New Roman" w:cs="Times New Roman"/>
          <w:kern w:val="0"/>
          <w:sz w:val="24"/>
        </w:rPr>
        <w:t xml:space="preserve"> granules (LHQW) adjunctive to RT showed a significantly improved efficacy rate (Relative risk (RR) = 1.19, 95% confidence interval (CI) [1.09, 1.31]), febrile score (standard mean difference (SMD) = - 1.21, 95% CI [- 1.43, -0.99]), and computerized tomography</w:t>
      </w:r>
      <w:r w:rsidR="002D532B" w:rsidRPr="00DC693C">
        <w:rPr>
          <w:rFonts w:ascii="Times New Roman" w:eastAsia="宋体" w:hAnsi="Times New Roman" w:cs="Times New Roman"/>
          <w:sz w:val="24"/>
          <w:shd w:val="clear" w:color="auto" w:fill="FFFFFF"/>
        </w:rPr>
        <w:t xml:space="preserve"> (CT) lung images </w:t>
      </w:r>
      <w:r w:rsidR="002D532B" w:rsidRPr="00DC693C">
        <w:rPr>
          <w:rFonts w:ascii="Times New Roman" w:hAnsi="Times New Roman" w:cs="Times New Roman"/>
          <w:kern w:val="0"/>
          <w:sz w:val="24"/>
        </w:rPr>
        <w:t>(RR= 1.23, 95% CI [1.10, 1.38]);</w:t>
      </w:r>
      <w:r w:rsidR="002D532B" w:rsidRPr="00DC693C">
        <w:rPr>
          <w:rFonts w:ascii="Times New Roman" w:eastAsia="宋体" w:hAnsi="Times New Roman" w:cs="Times New Roman"/>
          <w:sz w:val="24"/>
          <w:shd w:val="clear" w:color="auto" w:fill="FFFFFF"/>
        </w:rPr>
        <w:t xml:space="preserve"> </w:t>
      </w:r>
      <w:proofErr w:type="spellStart"/>
      <w:r w:rsidR="002D532B" w:rsidRPr="00DC693C">
        <w:rPr>
          <w:rFonts w:ascii="Times New Roman" w:hAnsi="Times New Roman" w:cs="Times New Roman"/>
          <w:kern w:val="0"/>
          <w:sz w:val="24"/>
        </w:rPr>
        <w:t>Qingfei</w:t>
      </w:r>
      <w:proofErr w:type="spellEnd"/>
      <w:r w:rsidR="002D532B" w:rsidRPr="00DC693C">
        <w:rPr>
          <w:rFonts w:ascii="Times New Roman" w:hAnsi="Times New Roman" w:cs="Times New Roman"/>
          <w:kern w:val="0"/>
          <w:sz w:val="24"/>
        </w:rPr>
        <w:t xml:space="preserve"> </w:t>
      </w:r>
      <w:proofErr w:type="spellStart"/>
      <w:r w:rsidR="002D532B" w:rsidRPr="00DC693C">
        <w:rPr>
          <w:rFonts w:ascii="Times New Roman" w:hAnsi="Times New Roman" w:cs="Times New Roman"/>
          <w:kern w:val="0"/>
          <w:sz w:val="24"/>
        </w:rPr>
        <w:t>Paidu</w:t>
      </w:r>
      <w:proofErr w:type="spellEnd"/>
      <w:r w:rsidR="002D532B" w:rsidRPr="00DC693C">
        <w:rPr>
          <w:rFonts w:ascii="Times New Roman" w:hAnsi="Times New Roman" w:cs="Times New Roman"/>
          <w:kern w:val="0"/>
          <w:sz w:val="24"/>
        </w:rPr>
        <w:t xml:space="preserve"> </w:t>
      </w:r>
      <w:r w:rsidR="002D532B" w:rsidRPr="00DC693C">
        <w:rPr>
          <w:rFonts w:ascii="Times New Roman" w:eastAsia="宋体" w:hAnsi="Times New Roman" w:cs="Times New Roman"/>
          <w:sz w:val="24"/>
          <w:shd w:val="clear" w:color="auto" w:fill="FFFFFF"/>
        </w:rPr>
        <w:t>decoction (QFPD) plus RT significantly shortened the length of hospital stay (</w:t>
      </w:r>
      <w:r w:rsidR="002D532B" w:rsidRPr="00DC693C">
        <w:rPr>
          <w:rFonts w:ascii="Times New Roman" w:hAnsi="Times New Roman" w:cs="Times New Roman"/>
          <w:kern w:val="0"/>
          <w:sz w:val="24"/>
        </w:rPr>
        <w:t>SMD = - 1.83, 95% CI [- 2.18, - 1.48]</w:t>
      </w:r>
      <w:r w:rsidR="002D532B" w:rsidRPr="00DC693C">
        <w:rPr>
          <w:rFonts w:ascii="Times New Roman" w:eastAsia="宋体" w:hAnsi="Times New Roman" w:cs="Times New Roman"/>
          <w:sz w:val="24"/>
          <w:shd w:val="clear" w:color="auto" w:fill="FFFFFF"/>
        </w:rPr>
        <w:t xml:space="preserve">); </w:t>
      </w:r>
      <w:proofErr w:type="spellStart"/>
      <w:r w:rsidR="002D532B" w:rsidRPr="00DC693C">
        <w:rPr>
          <w:rFonts w:ascii="Times New Roman" w:hAnsi="Times New Roman" w:cs="Times New Roman"/>
          <w:kern w:val="0"/>
          <w:sz w:val="24"/>
        </w:rPr>
        <w:t>Feiyan</w:t>
      </w:r>
      <w:proofErr w:type="spellEnd"/>
      <w:r w:rsidR="002D532B" w:rsidRPr="00DC693C">
        <w:rPr>
          <w:rFonts w:ascii="Times New Roman" w:hAnsi="Times New Roman" w:cs="Times New Roman"/>
          <w:kern w:val="0"/>
          <w:sz w:val="24"/>
        </w:rPr>
        <w:t xml:space="preserve"> </w:t>
      </w:r>
      <w:proofErr w:type="spellStart"/>
      <w:r w:rsidR="002D532B" w:rsidRPr="00DC693C">
        <w:rPr>
          <w:rFonts w:ascii="Times New Roman" w:hAnsi="Times New Roman" w:cs="Times New Roman"/>
          <w:kern w:val="0"/>
          <w:sz w:val="24"/>
        </w:rPr>
        <w:t>Yihao</w:t>
      </w:r>
      <w:proofErr w:type="spellEnd"/>
      <w:r w:rsidR="002D532B" w:rsidRPr="00DC693C">
        <w:rPr>
          <w:rFonts w:ascii="Times New Roman" w:hAnsi="Times New Roman" w:cs="Times New Roman"/>
          <w:kern w:val="0"/>
          <w:sz w:val="24"/>
        </w:rPr>
        <w:t xml:space="preserve"> formula (FYYH) plus RT significantly improved the clinical efficacy rate (RR= 1.07, 95% CI [1.00, 1.15]), and time to negative PCR test for COVID-19 (SMD = - 0.72, 95% CI [- 0.94, - 0.51])</w:t>
      </w:r>
      <w:r w:rsidRPr="00DC693C">
        <w:rPr>
          <w:rFonts w:ascii="Times New Roman" w:hAnsi="Times New Roman" w:cs="Times New Roman"/>
          <w:kern w:val="0"/>
          <w:sz w:val="24"/>
        </w:rPr>
        <w:t>. Adjunctive effects of CM with lower certainty of evidence were found, including improvements in symptoms, laboratory outcomes and mortality. No adverse events or minor adverse events were observed in the majority of studies. In conclusion, the current evidence remains unchanged that CM formulations, particularly LHQW, QFPD and FYYH, have an adjuvant effect on standard treatment of COVID-19.</w:t>
      </w:r>
    </w:p>
    <w:p w14:paraId="00D0313C" w14:textId="77777777" w:rsidR="009139EF" w:rsidRPr="00DC693C" w:rsidRDefault="009139EF">
      <w:pPr>
        <w:snapToGrid w:val="0"/>
        <w:spacing w:before="120" w:after="120" w:line="480" w:lineRule="auto"/>
        <w:rPr>
          <w:rFonts w:ascii="Times New Roman" w:hAnsi="Times New Roman" w:cs="Times New Roman"/>
          <w:b/>
          <w:bCs/>
          <w:kern w:val="0"/>
          <w:sz w:val="24"/>
        </w:rPr>
      </w:pPr>
    </w:p>
    <w:p w14:paraId="117F6CA7" w14:textId="2C12FD6B" w:rsidR="009139EF" w:rsidRPr="00DC693C" w:rsidRDefault="00125FE0" w:rsidP="00C66494">
      <w:pPr>
        <w:snapToGrid w:val="0"/>
        <w:spacing w:before="120" w:after="120" w:line="480" w:lineRule="auto"/>
        <w:rPr>
          <w:rFonts w:ascii="Times New Roman" w:hAnsi="Times New Roman" w:cs="Times New Roman"/>
          <w:kern w:val="0"/>
          <w:sz w:val="24"/>
        </w:rPr>
      </w:pPr>
      <w:r w:rsidRPr="00DC693C">
        <w:rPr>
          <w:rFonts w:ascii="Times New Roman" w:hAnsi="Times New Roman" w:cs="Times New Roman"/>
          <w:i/>
          <w:iCs/>
          <w:kern w:val="0"/>
          <w:sz w:val="24"/>
        </w:rPr>
        <w:t>Keywords:</w:t>
      </w:r>
      <w:r w:rsidRPr="00DC693C">
        <w:rPr>
          <w:rFonts w:ascii="Times New Roman" w:hAnsi="Times New Roman" w:cs="Times New Roman"/>
          <w:b/>
          <w:bCs/>
          <w:kern w:val="0"/>
          <w:sz w:val="24"/>
        </w:rPr>
        <w:t xml:space="preserve"> </w:t>
      </w:r>
      <w:r w:rsidRPr="00DC693C">
        <w:rPr>
          <w:rFonts w:ascii="Times New Roman" w:hAnsi="Times New Roman" w:cs="Times New Roman"/>
          <w:kern w:val="0"/>
          <w:sz w:val="24"/>
        </w:rPr>
        <w:t xml:space="preserve">COVID-19; Chinese medicine; </w:t>
      </w:r>
      <w:proofErr w:type="spellStart"/>
      <w:r w:rsidRPr="00DC693C">
        <w:rPr>
          <w:rFonts w:ascii="Times New Roman" w:eastAsia="宋体" w:hAnsi="Times New Roman" w:cs="Times New Roman"/>
          <w:sz w:val="24"/>
          <w:shd w:val="clear" w:color="auto" w:fill="FFFFFF"/>
        </w:rPr>
        <w:t>Lianhua</w:t>
      </w:r>
      <w:proofErr w:type="spellEnd"/>
      <w:r w:rsidRPr="00DC693C">
        <w:rPr>
          <w:rFonts w:ascii="Times New Roman" w:eastAsia="宋体" w:hAnsi="Times New Roman" w:cs="Times New Roman"/>
          <w:sz w:val="24"/>
          <w:shd w:val="clear" w:color="auto" w:fill="FFFFFF"/>
        </w:rPr>
        <w:t xml:space="preserve"> </w:t>
      </w:r>
      <w:proofErr w:type="spellStart"/>
      <w:r w:rsidRPr="00DC693C">
        <w:rPr>
          <w:rFonts w:ascii="Times New Roman" w:eastAsia="宋体" w:hAnsi="Times New Roman" w:cs="Times New Roman"/>
          <w:sz w:val="24"/>
          <w:shd w:val="clear" w:color="auto" w:fill="FFFFFF"/>
        </w:rPr>
        <w:t>Qingwen</w:t>
      </w:r>
      <w:proofErr w:type="spellEnd"/>
      <w:r w:rsidRPr="00DC693C">
        <w:rPr>
          <w:rFonts w:ascii="Times New Roman" w:eastAsia="宋体" w:hAnsi="Times New Roman" w:cs="Times New Roman"/>
          <w:sz w:val="24"/>
          <w:shd w:val="clear" w:color="auto" w:fill="FFFFFF"/>
        </w:rPr>
        <w:t xml:space="preserve">; </w:t>
      </w:r>
      <w:proofErr w:type="spellStart"/>
      <w:r w:rsidRPr="00DC693C">
        <w:rPr>
          <w:rFonts w:ascii="Times New Roman" w:eastAsia="宋体" w:hAnsi="Times New Roman" w:cs="Times New Roman"/>
          <w:sz w:val="24"/>
          <w:shd w:val="clear" w:color="auto" w:fill="FFFFFF"/>
        </w:rPr>
        <w:t>Feiyan</w:t>
      </w:r>
      <w:proofErr w:type="spellEnd"/>
      <w:r w:rsidRPr="00DC693C">
        <w:rPr>
          <w:rFonts w:ascii="Times New Roman" w:eastAsia="宋体" w:hAnsi="Times New Roman" w:cs="Times New Roman"/>
          <w:sz w:val="24"/>
          <w:shd w:val="clear" w:color="auto" w:fill="FFFFFF"/>
        </w:rPr>
        <w:t xml:space="preserve"> </w:t>
      </w:r>
      <w:proofErr w:type="spellStart"/>
      <w:r w:rsidRPr="00DC693C">
        <w:rPr>
          <w:rFonts w:ascii="Times New Roman" w:eastAsia="宋体" w:hAnsi="Times New Roman" w:cs="Times New Roman"/>
          <w:sz w:val="24"/>
          <w:shd w:val="clear" w:color="auto" w:fill="FFFFFF"/>
        </w:rPr>
        <w:t>Yihao</w:t>
      </w:r>
      <w:proofErr w:type="spellEnd"/>
      <w:r w:rsidRPr="00DC693C">
        <w:rPr>
          <w:rFonts w:ascii="Times New Roman" w:eastAsia="宋体" w:hAnsi="Times New Roman" w:cs="Times New Roman"/>
          <w:sz w:val="24"/>
          <w:shd w:val="clear" w:color="auto" w:fill="FFFFFF"/>
        </w:rPr>
        <w:t xml:space="preserve">; </w:t>
      </w:r>
      <w:proofErr w:type="spellStart"/>
      <w:r w:rsidRPr="00DC693C">
        <w:rPr>
          <w:rFonts w:ascii="Times New Roman" w:eastAsia="宋体" w:hAnsi="Times New Roman" w:cs="Times New Roman"/>
          <w:sz w:val="24"/>
          <w:shd w:val="clear" w:color="auto" w:fill="FFFFFF"/>
        </w:rPr>
        <w:t>Qingfei</w:t>
      </w:r>
      <w:proofErr w:type="spellEnd"/>
      <w:r w:rsidRPr="00DC693C">
        <w:rPr>
          <w:rFonts w:ascii="Times New Roman" w:eastAsia="宋体" w:hAnsi="Times New Roman" w:cs="Times New Roman"/>
          <w:sz w:val="24"/>
          <w:shd w:val="clear" w:color="auto" w:fill="FFFFFF"/>
        </w:rPr>
        <w:t xml:space="preserve"> </w:t>
      </w:r>
      <w:proofErr w:type="spellStart"/>
      <w:r w:rsidRPr="00DC693C">
        <w:rPr>
          <w:rFonts w:ascii="Times New Roman" w:eastAsia="宋体" w:hAnsi="Times New Roman" w:cs="Times New Roman"/>
          <w:sz w:val="24"/>
          <w:shd w:val="clear" w:color="auto" w:fill="FFFFFF"/>
        </w:rPr>
        <w:t>Paidu</w:t>
      </w:r>
      <w:proofErr w:type="spellEnd"/>
      <w:r w:rsidRPr="00DC693C">
        <w:rPr>
          <w:rFonts w:ascii="Times New Roman" w:eastAsia="宋体" w:hAnsi="Times New Roman" w:cs="Times New Roman"/>
          <w:sz w:val="24"/>
          <w:shd w:val="clear" w:color="auto" w:fill="FFFFFF"/>
        </w:rPr>
        <w:t xml:space="preserve">; </w:t>
      </w:r>
      <w:r w:rsidR="00025A94" w:rsidRPr="00DC693C">
        <w:rPr>
          <w:rFonts w:ascii="Times New Roman" w:hAnsi="Times New Roman" w:cs="Times New Roman"/>
          <w:kern w:val="0"/>
          <w:sz w:val="24"/>
        </w:rPr>
        <w:t>systematic review; meta-analysis</w:t>
      </w:r>
      <w:r w:rsidRPr="00DC693C">
        <w:rPr>
          <w:rFonts w:ascii="Times New Roman" w:hAnsi="Times New Roman" w:cs="Times New Roman"/>
          <w:kern w:val="0"/>
          <w:sz w:val="24"/>
        </w:rPr>
        <w:br w:type="page"/>
      </w:r>
    </w:p>
    <w:p w14:paraId="7486E27B" w14:textId="2396C2A9" w:rsidR="009139EF" w:rsidRPr="00DC693C" w:rsidRDefault="00125FE0">
      <w:pPr>
        <w:snapToGrid w:val="0"/>
        <w:spacing w:before="120" w:after="120" w:line="480" w:lineRule="auto"/>
        <w:rPr>
          <w:rFonts w:ascii="Times New Roman" w:hAnsi="Times New Roman" w:cs="Times New Roman"/>
          <w:b/>
          <w:bCs/>
          <w:kern w:val="0"/>
          <w:sz w:val="24"/>
        </w:rPr>
      </w:pPr>
      <w:r w:rsidRPr="00DC693C">
        <w:rPr>
          <w:rFonts w:ascii="Times New Roman" w:hAnsi="Times New Roman" w:cs="Times New Roman"/>
          <w:b/>
          <w:bCs/>
          <w:kern w:val="0"/>
          <w:sz w:val="24"/>
        </w:rPr>
        <w:lastRenderedPageBreak/>
        <w:t>Introduction</w:t>
      </w:r>
    </w:p>
    <w:p w14:paraId="75AB8D27" w14:textId="148C168B" w:rsidR="009139EF" w:rsidRPr="00DC693C" w:rsidRDefault="00BF2007">
      <w:pPr>
        <w:snapToGrid w:val="0"/>
        <w:spacing w:before="120" w:after="120" w:line="480" w:lineRule="auto"/>
        <w:rPr>
          <w:rFonts w:ascii="Times New Roman" w:eastAsia="宋体" w:hAnsi="Times New Roman" w:cs="Times New Roman"/>
          <w:sz w:val="24"/>
          <w:shd w:val="clear" w:color="auto" w:fill="FFFFFF"/>
        </w:rPr>
      </w:pPr>
      <w:r w:rsidRPr="00DC693C">
        <w:rPr>
          <w:rFonts w:ascii="Times New Roman" w:eastAsia="宋体" w:hAnsi="Times New Roman" w:cs="Times New Roman"/>
          <w:sz w:val="24"/>
          <w:shd w:val="clear" w:color="auto" w:fill="FFFFFF"/>
        </w:rPr>
        <w:t>Coronavirus disease 2019 (COVID-19), caused by Severe Acute Respiratory Syndrome Coronavirus 2 (SARS-COV-2), has greatly affected the world</w:t>
      </w:r>
      <w:r w:rsidR="00125FE0" w:rsidRPr="00DC693C">
        <w:rPr>
          <w:rFonts w:ascii="Times New Roman" w:eastAsia="宋体" w:hAnsi="Times New Roman" w:cs="Times New Roman"/>
          <w:sz w:val="24"/>
          <w:shd w:val="clear" w:color="auto" w:fill="FFFFFF"/>
        </w:rPr>
        <w:t xml:space="preserve"> </w:t>
      </w:r>
      <w:r w:rsidR="00125FE0" w:rsidRPr="002A66D4">
        <w:rPr>
          <w:rFonts w:ascii="Times New Roman" w:eastAsia="宋体" w:hAnsi="Times New Roman" w:cs="Times New Roman"/>
          <w:sz w:val="24"/>
          <w:shd w:val="clear" w:color="auto" w:fill="FFFFFF"/>
        </w:rPr>
        <w:fldChar w:fldCharType="begin">
          <w:fldData xml:space="preserve">PEVuZE5vdGU+PENpdGU+PEF1dGhvcj5XYW5nPC9BdXRob3I+PFllYXI+MjAyMDwvWWVhcj48UmVj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</w:fldData>
        </w:fldChar>
      </w:r>
      <w:r w:rsidR="00D245AC" w:rsidRPr="00DC693C">
        <w:rPr>
          <w:rFonts w:ascii="Times New Roman" w:eastAsia="宋体" w:hAnsi="Times New Roman" w:cs="Times New Roman"/>
          <w:sz w:val="24"/>
          <w:shd w:val="clear" w:color="auto" w:fill="FFFFFF"/>
        </w:rPr>
        <w:instrText xml:space="preserve"> ADDIN EN.CITE </w:instrText>
      </w:r>
      <w:r w:rsidR="00D245AC" w:rsidRPr="002A66D4">
        <w:rPr>
          <w:rFonts w:ascii="Times New Roman" w:eastAsia="宋体" w:hAnsi="Times New Roman" w:cs="Times New Roman"/>
          <w:sz w:val="24"/>
          <w:shd w:val="clear" w:color="auto" w:fill="FFFFFF"/>
        </w:rPr>
        <w:fldChar w:fldCharType="begin">
          <w:fldData xml:space="preserve">PEVuZE5vdGU+PENpdGU+PEF1dGhvcj5XYW5nPC9BdXRob3I+PFllYXI+MjAyMDwvWWVhcj48UmVj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</w:fldData>
        </w:fldChar>
      </w:r>
      <w:r w:rsidR="00D245AC" w:rsidRPr="00DC693C">
        <w:rPr>
          <w:rFonts w:ascii="Times New Roman" w:eastAsia="宋体" w:hAnsi="Times New Roman" w:cs="Times New Roman"/>
          <w:sz w:val="24"/>
          <w:shd w:val="clear" w:color="auto" w:fill="FFFFFF"/>
        </w:rPr>
        <w:instrText xml:space="preserve"> ADDIN EN.CITE.DATA </w:instrText>
      </w:r>
      <w:r w:rsidR="00D245AC" w:rsidRPr="002A66D4">
        <w:rPr>
          <w:rFonts w:ascii="Times New Roman" w:eastAsia="宋体" w:hAnsi="Times New Roman" w:cs="Times New Roman"/>
          <w:sz w:val="24"/>
          <w:shd w:val="clear" w:color="auto" w:fill="FFFFFF"/>
        </w:rPr>
      </w:r>
      <w:r w:rsidR="00D245AC" w:rsidRPr="002A66D4">
        <w:rPr>
          <w:rFonts w:ascii="Times New Roman" w:eastAsia="宋体" w:hAnsi="Times New Roman" w:cs="Times New Roman"/>
          <w:sz w:val="24"/>
          <w:shd w:val="clear" w:color="auto" w:fill="FFFFFF"/>
        </w:rPr>
        <w:fldChar w:fldCharType="end"/>
      </w:r>
      <w:r w:rsidR="00125FE0" w:rsidRPr="002A66D4">
        <w:rPr>
          <w:rFonts w:ascii="Times New Roman" w:eastAsia="宋体" w:hAnsi="Times New Roman" w:cs="Times New Roman"/>
          <w:sz w:val="24"/>
          <w:shd w:val="clear" w:color="auto" w:fill="FFFFFF"/>
        </w:rPr>
      </w:r>
      <w:r w:rsidR="00125FE0" w:rsidRPr="002A66D4">
        <w:rPr>
          <w:rFonts w:ascii="Times New Roman" w:eastAsia="宋体" w:hAnsi="Times New Roman" w:cs="Times New Roman"/>
          <w:sz w:val="24"/>
          <w:shd w:val="clear" w:color="auto" w:fill="FFFFFF"/>
        </w:rPr>
        <w:fldChar w:fldCharType="separate"/>
      </w:r>
      <w:r w:rsidR="00D245AC" w:rsidRPr="00DC693C">
        <w:rPr>
          <w:rFonts w:ascii="Times New Roman" w:eastAsia="宋体" w:hAnsi="Times New Roman" w:cs="Times New Roman"/>
          <w:noProof/>
          <w:sz w:val="24"/>
          <w:shd w:val="clear" w:color="auto" w:fill="FFFFFF"/>
        </w:rPr>
        <w:t>[1, 2]</w:t>
      </w:r>
      <w:r w:rsidR="00125FE0" w:rsidRPr="002A66D4">
        <w:rPr>
          <w:rFonts w:ascii="Times New Roman" w:eastAsia="宋体" w:hAnsi="Times New Roman" w:cs="Times New Roman"/>
          <w:sz w:val="24"/>
          <w:shd w:val="clear" w:color="auto" w:fill="FFFFFF"/>
        </w:rPr>
        <w:fldChar w:fldCharType="end"/>
      </w:r>
      <w:r w:rsidR="00125FE0" w:rsidRPr="00DC693C">
        <w:rPr>
          <w:rFonts w:ascii="Times New Roman" w:eastAsia="宋体" w:hAnsi="Times New Roman" w:cs="Times New Roman"/>
          <w:sz w:val="24"/>
          <w:shd w:val="clear" w:color="auto" w:fill="FFFFFF"/>
        </w:rPr>
        <w:t xml:space="preserve">, </w:t>
      </w:r>
      <w:r w:rsidRPr="00DC693C">
        <w:rPr>
          <w:rFonts w:ascii="Times New Roman" w:eastAsia="宋体" w:hAnsi="Times New Roman" w:cs="Times New Roman"/>
          <w:sz w:val="24"/>
          <w:shd w:val="clear" w:color="auto" w:fill="FFFFFF"/>
        </w:rPr>
        <w:t xml:space="preserve">as well as the enormous research and medical challenges posed by its several </w:t>
      </w:r>
      <w:bookmarkStart w:id="3" w:name="OLE_LINK3"/>
      <w:r w:rsidRPr="00DC693C">
        <w:rPr>
          <w:rFonts w:ascii="Times New Roman" w:eastAsia="宋体" w:hAnsi="Times New Roman" w:cs="Times New Roman"/>
          <w:sz w:val="24"/>
          <w:shd w:val="clear" w:color="auto" w:fill="FFFFFF"/>
        </w:rPr>
        <w:t>mutant strains</w:t>
      </w:r>
      <w:bookmarkEnd w:id="3"/>
      <w:r w:rsidR="008D5BAF" w:rsidRPr="00DC693C">
        <w:rPr>
          <w:rFonts w:ascii="Times New Roman" w:eastAsia="宋体" w:hAnsi="Times New Roman" w:cs="Times New Roman"/>
          <w:sz w:val="24"/>
          <w:shd w:val="clear" w:color="auto" w:fill="FFFFFF"/>
        </w:rPr>
        <w:t xml:space="preserve"> </w:t>
      </w:r>
      <w:r w:rsidR="008D5BAF" w:rsidRPr="002A66D4">
        <w:rPr>
          <w:rFonts w:ascii="Times New Roman" w:eastAsia="宋体" w:hAnsi="Times New Roman" w:cs="Times New Roman"/>
          <w:sz w:val="24"/>
          <w:shd w:val="clear" w:color="auto" w:fill="FFFFFF"/>
        </w:rPr>
        <w:fldChar w:fldCharType="begin">
          <w:fldData xml:space="preserve">PEVuZE5vdGU+PENpdGU+PEF1dGhvcj5CaGF0dGFjaGFyeXlhPC9BdXRob3I+PFllYXI+MjAyMjwv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</w:fldData>
        </w:fldChar>
      </w:r>
      <w:r w:rsidR="00753966" w:rsidRPr="00DC693C">
        <w:rPr>
          <w:rFonts w:ascii="Times New Roman" w:eastAsia="宋体" w:hAnsi="Times New Roman" w:cs="Times New Roman"/>
          <w:sz w:val="24"/>
          <w:shd w:val="clear" w:color="auto" w:fill="FFFFFF"/>
        </w:rPr>
        <w:instrText xml:space="preserve"> ADDIN EN.CITE </w:instrText>
      </w:r>
      <w:r w:rsidR="00753966" w:rsidRPr="002A66D4">
        <w:rPr>
          <w:rFonts w:ascii="Times New Roman" w:eastAsia="宋体" w:hAnsi="Times New Roman" w:cs="Times New Roman"/>
          <w:sz w:val="24"/>
          <w:shd w:val="clear" w:color="auto" w:fill="FFFFFF"/>
        </w:rPr>
        <w:fldChar w:fldCharType="begin">
          <w:fldData xml:space="preserve">PEVuZE5vdGU+PENpdGU+PEF1dGhvcj5CaGF0dGFjaGFyeXlhPC9BdXRob3I+PFllYXI+MjAyMjwv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</w:fldData>
        </w:fldChar>
      </w:r>
      <w:r w:rsidR="00753966" w:rsidRPr="00DC693C">
        <w:rPr>
          <w:rFonts w:ascii="Times New Roman" w:eastAsia="宋体" w:hAnsi="Times New Roman" w:cs="Times New Roman"/>
          <w:sz w:val="24"/>
          <w:shd w:val="clear" w:color="auto" w:fill="FFFFFF"/>
        </w:rPr>
        <w:instrText xml:space="preserve"> ADDIN EN.CITE.DATA </w:instrText>
      </w:r>
      <w:r w:rsidR="00753966" w:rsidRPr="002A66D4">
        <w:rPr>
          <w:rFonts w:ascii="Times New Roman" w:eastAsia="宋体" w:hAnsi="Times New Roman" w:cs="Times New Roman"/>
          <w:sz w:val="24"/>
          <w:shd w:val="clear" w:color="auto" w:fill="FFFFFF"/>
        </w:rPr>
      </w:r>
      <w:r w:rsidR="00753966" w:rsidRPr="002A66D4">
        <w:rPr>
          <w:rFonts w:ascii="Times New Roman" w:eastAsia="宋体" w:hAnsi="Times New Roman" w:cs="Times New Roman"/>
          <w:sz w:val="24"/>
          <w:shd w:val="clear" w:color="auto" w:fill="FFFFFF"/>
        </w:rPr>
        <w:fldChar w:fldCharType="end"/>
      </w:r>
      <w:r w:rsidR="008D5BAF" w:rsidRPr="002A66D4">
        <w:rPr>
          <w:rFonts w:ascii="Times New Roman" w:eastAsia="宋体" w:hAnsi="Times New Roman" w:cs="Times New Roman"/>
          <w:sz w:val="24"/>
          <w:shd w:val="clear" w:color="auto" w:fill="FFFFFF"/>
        </w:rPr>
      </w:r>
      <w:r w:rsidR="008D5BAF" w:rsidRPr="002A66D4">
        <w:rPr>
          <w:rFonts w:ascii="Times New Roman" w:eastAsia="宋体" w:hAnsi="Times New Roman" w:cs="Times New Roman"/>
          <w:sz w:val="24"/>
          <w:shd w:val="clear" w:color="auto" w:fill="FFFFFF"/>
        </w:rPr>
        <w:fldChar w:fldCharType="separate"/>
      </w:r>
      <w:r w:rsidR="00753966" w:rsidRPr="00DC693C">
        <w:rPr>
          <w:rFonts w:ascii="Times New Roman" w:eastAsia="宋体" w:hAnsi="Times New Roman" w:cs="Times New Roman"/>
          <w:noProof/>
          <w:sz w:val="24"/>
          <w:shd w:val="clear" w:color="auto" w:fill="FFFFFF"/>
        </w:rPr>
        <w:t>[3, 4]</w:t>
      </w:r>
      <w:r w:rsidR="008D5BAF" w:rsidRPr="002A66D4">
        <w:rPr>
          <w:rFonts w:ascii="Times New Roman" w:eastAsia="宋体" w:hAnsi="Times New Roman" w:cs="Times New Roman"/>
          <w:sz w:val="24"/>
          <w:shd w:val="clear" w:color="auto" w:fill="FFFFFF"/>
        </w:rPr>
        <w:fldChar w:fldCharType="end"/>
      </w:r>
      <w:r w:rsidRPr="00DC693C">
        <w:rPr>
          <w:rFonts w:ascii="Times New Roman" w:eastAsia="宋体" w:hAnsi="Times New Roman" w:cs="Times New Roman"/>
          <w:sz w:val="24"/>
          <w:shd w:val="clear" w:color="auto" w:fill="FFFFFF"/>
        </w:rPr>
        <w:t xml:space="preserve">. </w:t>
      </w:r>
      <w:r w:rsidR="008D5BAF" w:rsidRPr="00DC693C">
        <w:rPr>
          <w:rFonts w:ascii="Times New Roman" w:eastAsia="宋体" w:hAnsi="Times New Roman" w:cs="Times New Roman"/>
          <w:sz w:val="24"/>
          <w:shd w:val="clear" w:color="auto" w:fill="FFFFFF"/>
        </w:rPr>
        <w:t>According to data reported by the World Health Organization on June 28, 2021, more than 183 million people are infected worldwide, resulting in more than 3.9 million deaths. Chinese medicine (CM) has played a crucial role in the treatment of several pandemics throughout history</w:t>
      </w:r>
      <w:r w:rsidR="00571EAC" w:rsidRPr="00DC693C">
        <w:rPr>
          <w:rFonts w:ascii="Times New Roman" w:eastAsia="宋体" w:hAnsi="Times New Roman" w:cs="Times New Roman"/>
          <w:sz w:val="24"/>
          <w:shd w:val="clear" w:color="auto" w:fill="FFFFFF"/>
        </w:rPr>
        <w:t>, including fever amelioration in patients with influenza A (H1N1) virus infection, and lung infiltration improvement in patients with severe acute respiratory syndrome (SARS)</w:t>
      </w:r>
      <w:r w:rsidR="00125FE0" w:rsidRPr="00DC693C">
        <w:rPr>
          <w:rFonts w:ascii="Times New Roman" w:eastAsia="宋体" w:hAnsi="Times New Roman" w:cs="Times New Roman"/>
          <w:sz w:val="24"/>
          <w:shd w:val="clear" w:color="auto" w:fill="FFFFFF"/>
        </w:rPr>
        <w:t xml:space="preserve"> </w:t>
      </w:r>
      <w:r w:rsidR="00125FE0" w:rsidRPr="002A66D4">
        <w:rPr>
          <w:rFonts w:ascii="Times New Roman" w:eastAsia="宋体" w:hAnsi="Times New Roman" w:cs="Times New Roman"/>
          <w:sz w:val="24"/>
        </w:rPr>
        <w:fldChar w:fldCharType="begin">
          <w:fldData xml:space="preserve">PEVuZE5vdGU+PENpdGU+PEF1dGhvcj5MaXU8L0F1dGhvcj48WWVhcj4yMDE0PC9ZZWFyPjxSZWNO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=
</w:fldData>
        </w:fldChar>
      </w:r>
      <w:r w:rsidR="00753966" w:rsidRPr="00DC693C">
        <w:rPr>
          <w:rFonts w:ascii="Times New Roman" w:eastAsia="宋体" w:hAnsi="Times New Roman" w:cs="Times New Roman"/>
          <w:sz w:val="24"/>
        </w:rPr>
        <w:instrText xml:space="preserve"> ADDIN EN.CITE </w:instrText>
      </w:r>
      <w:r w:rsidR="00753966" w:rsidRPr="002A66D4">
        <w:rPr>
          <w:rFonts w:ascii="Times New Roman" w:eastAsia="宋体" w:hAnsi="Times New Roman" w:cs="Times New Roman"/>
          <w:sz w:val="24"/>
        </w:rPr>
        <w:fldChar w:fldCharType="begin">
          <w:fldData xml:space="preserve">PEVuZE5vdGU+PENpdGU+PEF1dGhvcj5MaXU8L0F1dGhvcj48WWVhcj4yMDE0PC9ZZWFyPjxSZWNO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=
</w:fldData>
        </w:fldChar>
      </w:r>
      <w:r w:rsidR="00753966" w:rsidRPr="00DC693C">
        <w:rPr>
          <w:rFonts w:ascii="Times New Roman" w:eastAsia="宋体" w:hAnsi="Times New Roman" w:cs="Times New Roman"/>
          <w:sz w:val="24"/>
        </w:rPr>
        <w:instrText xml:space="preserve"> ADDIN EN.CITE.DATA </w:instrText>
      </w:r>
      <w:r w:rsidR="00753966" w:rsidRPr="002A66D4">
        <w:rPr>
          <w:rFonts w:ascii="Times New Roman" w:eastAsia="宋体" w:hAnsi="Times New Roman" w:cs="Times New Roman"/>
          <w:sz w:val="24"/>
        </w:rPr>
      </w:r>
      <w:r w:rsidR="00753966" w:rsidRPr="002A66D4">
        <w:rPr>
          <w:rFonts w:ascii="Times New Roman" w:eastAsia="宋体" w:hAnsi="Times New Roman" w:cs="Times New Roman"/>
          <w:sz w:val="24"/>
        </w:rPr>
        <w:fldChar w:fldCharType="end"/>
      </w:r>
      <w:r w:rsidR="00125FE0" w:rsidRPr="002A66D4">
        <w:rPr>
          <w:rFonts w:ascii="Times New Roman" w:eastAsia="宋体" w:hAnsi="Times New Roman" w:cs="Times New Roman"/>
          <w:sz w:val="24"/>
        </w:rPr>
      </w:r>
      <w:r w:rsidR="00125FE0" w:rsidRPr="002A66D4">
        <w:rPr>
          <w:rFonts w:ascii="Times New Roman" w:eastAsia="宋体" w:hAnsi="Times New Roman" w:cs="Times New Roman"/>
          <w:sz w:val="24"/>
        </w:rPr>
        <w:fldChar w:fldCharType="separate"/>
      </w:r>
      <w:r w:rsidR="00753966" w:rsidRPr="00DC693C">
        <w:rPr>
          <w:rFonts w:ascii="Times New Roman" w:eastAsia="宋体" w:hAnsi="Times New Roman" w:cs="Times New Roman"/>
          <w:noProof/>
          <w:sz w:val="24"/>
        </w:rPr>
        <w:t>[5-8]</w:t>
      </w:r>
      <w:r w:rsidR="00125FE0" w:rsidRPr="002A66D4">
        <w:rPr>
          <w:rFonts w:ascii="Times New Roman" w:eastAsia="宋体" w:hAnsi="Times New Roman" w:cs="Times New Roman"/>
          <w:sz w:val="24"/>
        </w:rPr>
        <w:fldChar w:fldCharType="end"/>
      </w:r>
      <w:r w:rsidR="00125FE0" w:rsidRPr="00DC693C">
        <w:rPr>
          <w:rFonts w:ascii="Times New Roman" w:eastAsia="宋体" w:hAnsi="Times New Roman" w:cs="Times New Roman"/>
          <w:sz w:val="24"/>
          <w:shd w:val="clear" w:color="auto" w:fill="FFFFFF"/>
        </w:rPr>
        <w:t>.</w:t>
      </w:r>
      <w:r w:rsidR="009A5F74" w:rsidRPr="00DC693C">
        <w:rPr>
          <w:rFonts w:ascii="Times New Roman" w:eastAsia="宋体" w:hAnsi="Times New Roman" w:cs="Times New Roman"/>
          <w:sz w:val="24"/>
          <w:shd w:val="clear" w:color="auto" w:fill="FFFFFF"/>
        </w:rPr>
        <w:t xml:space="preserve"> For patients with different CM syndromic diagnosis, China’s National Health Commission included CM in the COVID-19 management guidelines (Diagnosis and Treatment Protocol for Novel Coronavirus Pneumonia, Trial Version 3) in March 2020 and made corresponding treatment recommendations.</w:t>
      </w:r>
    </w:p>
    <w:p w14:paraId="7B9D31F2" w14:textId="24F13867" w:rsidR="009139EF" w:rsidRPr="00DC693C" w:rsidRDefault="009A5F74" w:rsidP="00F806CA">
      <w:pPr>
        <w:snapToGrid w:val="0"/>
        <w:spacing w:before="120" w:after="120" w:line="480" w:lineRule="auto"/>
        <w:ind w:firstLineChars="300" w:firstLine="720"/>
        <w:rPr>
          <w:rFonts w:ascii="Times New Roman" w:eastAsia="宋体" w:hAnsi="Times New Roman" w:cs="Times New Roman"/>
          <w:sz w:val="24"/>
          <w:shd w:val="clear" w:color="auto" w:fill="FFFFFF"/>
        </w:rPr>
      </w:pPr>
      <w:bookmarkStart w:id="4" w:name="OLE_LINK31"/>
      <w:r w:rsidRPr="00DC693C">
        <w:rPr>
          <w:rFonts w:ascii="Times New Roman" w:eastAsia="宋体" w:hAnsi="Times New Roman" w:cs="Times New Roman"/>
          <w:sz w:val="24"/>
          <w:shd w:val="clear" w:color="auto" w:fill="FFFFFF"/>
        </w:rPr>
        <w:t xml:space="preserve">Previous systematic reviews have shown that CM prescriptions in combination with western medicine significantly improve clinical symptoms </w:t>
      </w:r>
      <w:r w:rsidR="00125FE0" w:rsidRPr="002A66D4">
        <w:rPr>
          <w:rFonts w:ascii="Times New Roman" w:eastAsia="宋体" w:hAnsi="Times New Roman" w:cs="Times New Roman"/>
          <w:sz w:val="24"/>
          <w:shd w:val="clear" w:color="auto" w:fill="FFFFFF"/>
        </w:rPr>
        <w:fldChar w:fldCharType="begin">
          <w:fldData xml:space="preserve">PEVuZE5vdGU+PENpdGU+PEF1dGhvcj5ZaW48L0F1dGhvcj48WWVhcj4yMDIxPC9ZZWFyPjxSZWNO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</w:fldData>
        </w:fldChar>
      </w:r>
      <w:r w:rsidR="00753966" w:rsidRPr="00DC693C">
        <w:rPr>
          <w:rFonts w:ascii="Times New Roman" w:eastAsia="宋体" w:hAnsi="Times New Roman" w:cs="Times New Roman"/>
          <w:sz w:val="24"/>
          <w:shd w:val="clear" w:color="auto" w:fill="FFFFFF"/>
        </w:rPr>
        <w:instrText xml:space="preserve"> ADDIN EN.CITE </w:instrText>
      </w:r>
      <w:r w:rsidR="00753966" w:rsidRPr="002A66D4">
        <w:rPr>
          <w:rFonts w:ascii="Times New Roman" w:eastAsia="宋体" w:hAnsi="Times New Roman" w:cs="Times New Roman"/>
          <w:sz w:val="24"/>
          <w:shd w:val="clear" w:color="auto" w:fill="FFFFFF"/>
        </w:rPr>
        <w:fldChar w:fldCharType="begin">
          <w:fldData xml:space="preserve">PEVuZE5vdGU+PENpdGU+PEF1dGhvcj5ZaW48L0F1dGhvcj48WWVhcj4yMDIxPC9ZZWFyPjxSZWNO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</w:fldData>
        </w:fldChar>
      </w:r>
      <w:r w:rsidR="00753966" w:rsidRPr="00DC693C">
        <w:rPr>
          <w:rFonts w:ascii="Times New Roman" w:eastAsia="宋体" w:hAnsi="Times New Roman" w:cs="Times New Roman"/>
          <w:sz w:val="24"/>
          <w:shd w:val="clear" w:color="auto" w:fill="FFFFFF"/>
        </w:rPr>
        <w:instrText xml:space="preserve"> ADDIN EN.CITE.DATA </w:instrText>
      </w:r>
      <w:r w:rsidR="00753966" w:rsidRPr="002A66D4">
        <w:rPr>
          <w:rFonts w:ascii="Times New Roman" w:eastAsia="宋体" w:hAnsi="Times New Roman" w:cs="Times New Roman"/>
          <w:sz w:val="24"/>
          <w:shd w:val="clear" w:color="auto" w:fill="FFFFFF"/>
        </w:rPr>
      </w:r>
      <w:r w:rsidR="00753966" w:rsidRPr="002A66D4">
        <w:rPr>
          <w:rFonts w:ascii="Times New Roman" w:eastAsia="宋体" w:hAnsi="Times New Roman" w:cs="Times New Roman"/>
          <w:sz w:val="24"/>
          <w:shd w:val="clear" w:color="auto" w:fill="FFFFFF"/>
        </w:rPr>
        <w:fldChar w:fldCharType="end"/>
      </w:r>
      <w:r w:rsidR="00125FE0" w:rsidRPr="002A66D4">
        <w:rPr>
          <w:rFonts w:ascii="Times New Roman" w:eastAsia="宋体" w:hAnsi="Times New Roman" w:cs="Times New Roman"/>
          <w:sz w:val="24"/>
          <w:shd w:val="clear" w:color="auto" w:fill="FFFFFF"/>
        </w:rPr>
      </w:r>
      <w:r w:rsidR="00125FE0" w:rsidRPr="002A66D4">
        <w:rPr>
          <w:rFonts w:ascii="Times New Roman" w:eastAsia="宋体" w:hAnsi="Times New Roman" w:cs="Times New Roman"/>
          <w:sz w:val="24"/>
          <w:shd w:val="clear" w:color="auto" w:fill="FFFFFF"/>
        </w:rPr>
        <w:fldChar w:fldCharType="separate"/>
      </w:r>
      <w:r w:rsidR="00753966" w:rsidRPr="00DC693C">
        <w:rPr>
          <w:rFonts w:ascii="Times New Roman" w:eastAsia="宋体" w:hAnsi="Times New Roman" w:cs="Times New Roman"/>
          <w:noProof/>
          <w:sz w:val="24"/>
          <w:shd w:val="clear" w:color="auto" w:fill="FFFFFF"/>
        </w:rPr>
        <w:t>[9-11]</w:t>
      </w:r>
      <w:r w:rsidR="00125FE0" w:rsidRPr="002A66D4">
        <w:rPr>
          <w:rFonts w:ascii="Times New Roman" w:eastAsia="宋体" w:hAnsi="Times New Roman" w:cs="Times New Roman"/>
          <w:sz w:val="24"/>
          <w:shd w:val="clear" w:color="auto" w:fill="FFFFFF"/>
        </w:rPr>
        <w:fldChar w:fldCharType="end"/>
      </w:r>
      <w:r w:rsidR="00125FE0" w:rsidRPr="00DC693C">
        <w:rPr>
          <w:rFonts w:ascii="Times New Roman" w:eastAsia="宋体" w:hAnsi="Times New Roman" w:cs="Times New Roman"/>
          <w:sz w:val="24"/>
          <w:shd w:val="clear" w:color="auto" w:fill="FFFFFF"/>
        </w:rPr>
        <w:t>.</w:t>
      </w:r>
      <w:bookmarkEnd w:id="4"/>
      <w:r w:rsidR="00125FE0" w:rsidRPr="00DC693C">
        <w:rPr>
          <w:rFonts w:ascii="Times New Roman" w:eastAsia="宋体" w:hAnsi="Times New Roman" w:cs="Times New Roman"/>
          <w:sz w:val="24"/>
          <w:shd w:val="clear" w:color="auto" w:fill="FFFFFF"/>
        </w:rPr>
        <w:t xml:space="preserve"> As more studies are published, the systematic reviews need to be updated</w:t>
      </w:r>
      <w:r w:rsidR="00025A94" w:rsidRPr="00DC693C">
        <w:rPr>
          <w:rFonts w:ascii="Times New Roman" w:eastAsia="宋体" w:hAnsi="Times New Roman" w:cs="Times New Roman"/>
          <w:sz w:val="24"/>
          <w:shd w:val="clear" w:color="auto" w:fill="FFFFFF"/>
        </w:rPr>
        <w:t xml:space="preserve"> regularly</w:t>
      </w:r>
      <w:r w:rsidR="00125FE0" w:rsidRPr="00DC693C">
        <w:rPr>
          <w:rFonts w:ascii="Times New Roman" w:eastAsia="宋体" w:hAnsi="Times New Roman" w:cs="Times New Roman"/>
          <w:sz w:val="24"/>
          <w:shd w:val="clear" w:color="auto" w:fill="FFFFFF"/>
        </w:rPr>
        <w:t xml:space="preserve">. </w:t>
      </w:r>
      <w:r w:rsidR="00025A94" w:rsidRPr="00DC693C">
        <w:rPr>
          <w:rFonts w:ascii="Times New Roman" w:eastAsia="宋体" w:hAnsi="Times New Roman" w:cs="Times New Roman"/>
          <w:sz w:val="24"/>
          <w:shd w:val="clear" w:color="auto" w:fill="FFFFFF"/>
        </w:rPr>
        <w:t>T</w:t>
      </w:r>
      <w:r w:rsidR="00125FE0" w:rsidRPr="00DC693C">
        <w:rPr>
          <w:rFonts w:ascii="Times New Roman" w:eastAsia="宋体" w:hAnsi="Times New Roman" w:cs="Times New Roman"/>
          <w:sz w:val="24"/>
          <w:shd w:val="clear" w:color="auto" w:fill="FFFFFF"/>
        </w:rPr>
        <w:t xml:space="preserve">hese newly published studies followed China’s guidelines for treatment and diagnosis of COVID-19, which might reduce the heterogeneity among studies. </w:t>
      </w:r>
      <w:r w:rsidR="00F806CA" w:rsidRPr="00DC693C">
        <w:rPr>
          <w:rFonts w:ascii="Times New Roman" w:eastAsia="宋体" w:hAnsi="Times New Roman" w:cs="Times New Roman"/>
          <w:sz w:val="24"/>
          <w:shd w:val="clear" w:color="auto" w:fill="FFFFFF"/>
        </w:rPr>
        <w:t>In our</w:t>
      </w:r>
      <w:r w:rsidR="00025A94" w:rsidRPr="00DC693C">
        <w:rPr>
          <w:rFonts w:ascii="Times New Roman" w:eastAsia="宋体" w:hAnsi="Times New Roman" w:cs="Times New Roman"/>
          <w:sz w:val="24"/>
          <w:shd w:val="clear" w:color="auto" w:fill="FFFFFF"/>
        </w:rPr>
        <w:t xml:space="preserve"> published systematic review </w:t>
      </w:r>
      <w:r w:rsidR="00AE37D7" w:rsidRPr="002A66D4">
        <w:rPr>
          <w:rFonts w:ascii="Times New Roman" w:eastAsia="宋体" w:hAnsi="Times New Roman" w:cs="Times New Roman"/>
          <w:sz w:val="24"/>
          <w:shd w:val="clear" w:color="auto" w:fill="FFFFFF"/>
        </w:rPr>
        <w:fldChar w:fldCharType="begin">
          <w:fldData xml:space="preserve">PEVuZE5vdGU+PENpdGU+PEF1dGhvcj5HdW88L0F1dGhvcj48WWVhcj4yMDIyPC9ZZWFyPjxSZWNO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</w:fldData>
        </w:fldChar>
      </w:r>
      <w:r w:rsidR="00753966" w:rsidRPr="00DC693C">
        <w:rPr>
          <w:rFonts w:ascii="Times New Roman" w:eastAsia="宋体" w:hAnsi="Times New Roman" w:cs="Times New Roman"/>
          <w:sz w:val="24"/>
          <w:shd w:val="clear" w:color="auto" w:fill="FFFFFF"/>
        </w:rPr>
        <w:instrText xml:space="preserve"> ADDIN EN.CITE </w:instrText>
      </w:r>
      <w:r w:rsidR="00753966" w:rsidRPr="002A66D4">
        <w:rPr>
          <w:rFonts w:ascii="Times New Roman" w:eastAsia="宋体" w:hAnsi="Times New Roman" w:cs="Times New Roman"/>
          <w:sz w:val="24"/>
          <w:shd w:val="clear" w:color="auto" w:fill="FFFFFF"/>
        </w:rPr>
        <w:fldChar w:fldCharType="begin">
          <w:fldData xml:space="preserve">PEVuZE5vdGU+PENpdGU+PEF1dGhvcj5HdW88L0F1dGhvcj48WWVhcj4yMDIyPC9ZZWFyPjxSZWNO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</w:fldData>
        </w:fldChar>
      </w:r>
      <w:r w:rsidR="00753966" w:rsidRPr="00DC693C">
        <w:rPr>
          <w:rFonts w:ascii="Times New Roman" w:eastAsia="宋体" w:hAnsi="Times New Roman" w:cs="Times New Roman"/>
          <w:sz w:val="24"/>
          <w:shd w:val="clear" w:color="auto" w:fill="FFFFFF"/>
        </w:rPr>
        <w:instrText xml:space="preserve"> ADDIN EN.CITE.DATA </w:instrText>
      </w:r>
      <w:r w:rsidR="00753966" w:rsidRPr="002A66D4">
        <w:rPr>
          <w:rFonts w:ascii="Times New Roman" w:eastAsia="宋体" w:hAnsi="Times New Roman" w:cs="Times New Roman"/>
          <w:sz w:val="24"/>
          <w:shd w:val="clear" w:color="auto" w:fill="FFFFFF"/>
        </w:rPr>
      </w:r>
      <w:r w:rsidR="00753966" w:rsidRPr="002A66D4">
        <w:rPr>
          <w:rFonts w:ascii="Times New Roman" w:eastAsia="宋体" w:hAnsi="Times New Roman" w:cs="Times New Roman"/>
          <w:sz w:val="24"/>
          <w:shd w:val="clear" w:color="auto" w:fill="FFFFFF"/>
        </w:rPr>
        <w:fldChar w:fldCharType="end"/>
      </w:r>
      <w:r w:rsidR="00AE37D7" w:rsidRPr="002A66D4">
        <w:rPr>
          <w:rFonts w:ascii="Times New Roman" w:eastAsia="宋体" w:hAnsi="Times New Roman" w:cs="Times New Roman"/>
          <w:sz w:val="24"/>
          <w:shd w:val="clear" w:color="auto" w:fill="FFFFFF"/>
        </w:rPr>
      </w:r>
      <w:r w:rsidR="00AE37D7" w:rsidRPr="002A66D4">
        <w:rPr>
          <w:rFonts w:ascii="Times New Roman" w:eastAsia="宋体" w:hAnsi="Times New Roman" w:cs="Times New Roman"/>
          <w:sz w:val="24"/>
          <w:shd w:val="clear" w:color="auto" w:fill="FFFFFF"/>
        </w:rPr>
        <w:fldChar w:fldCharType="separate"/>
      </w:r>
      <w:r w:rsidR="00753966" w:rsidRPr="00DC693C">
        <w:rPr>
          <w:rFonts w:ascii="Times New Roman" w:eastAsia="宋体" w:hAnsi="Times New Roman" w:cs="Times New Roman"/>
          <w:noProof/>
          <w:sz w:val="24"/>
          <w:shd w:val="clear" w:color="auto" w:fill="FFFFFF"/>
        </w:rPr>
        <w:t>[12]</w:t>
      </w:r>
      <w:r w:rsidR="00AE37D7" w:rsidRPr="002A66D4">
        <w:rPr>
          <w:rFonts w:ascii="Times New Roman" w:eastAsia="宋体" w:hAnsi="Times New Roman" w:cs="Times New Roman"/>
          <w:sz w:val="24"/>
          <w:shd w:val="clear" w:color="auto" w:fill="FFFFFF"/>
        </w:rPr>
        <w:fldChar w:fldCharType="end"/>
      </w:r>
      <w:r w:rsidR="00F806CA" w:rsidRPr="00DC693C">
        <w:rPr>
          <w:rFonts w:ascii="Times New Roman" w:eastAsia="宋体" w:hAnsi="Times New Roman" w:cs="Times New Roman"/>
          <w:sz w:val="24"/>
          <w:shd w:val="clear" w:color="auto" w:fill="FFFFFF"/>
        </w:rPr>
        <w:t xml:space="preserve">, we </w:t>
      </w:r>
      <w:r w:rsidR="00025A94" w:rsidRPr="00DC693C">
        <w:rPr>
          <w:rFonts w:ascii="Times New Roman" w:eastAsia="宋体" w:hAnsi="Times New Roman" w:cs="Times New Roman"/>
          <w:sz w:val="24"/>
          <w:shd w:val="clear" w:color="auto" w:fill="FFFFFF"/>
        </w:rPr>
        <w:t xml:space="preserve">showed that at least </w:t>
      </w:r>
      <w:r w:rsidR="00F806CA" w:rsidRPr="00DC693C">
        <w:rPr>
          <w:rFonts w:ascii="Times New Roman" w:eastAsia="宋体" w:hAnsi="Times New Roman" w:cs="Times New Roman"/>
          <w:sz w:val="24"/>
          <w:shd w:val="clear" w:color="auto" w:fill="FFFFFF"/>
        </w:rPr>
        <w:t xml:space="preserve">three formulas, </w:t>
      </w:r>
      <w:proofErr w:type="spellStart"/>
      <w:r w:rsidR="00F806CA" w:rsidRPr="00DC693C">
        <w:rPr>
          <w:rFonts w:ascii="Times New Roman" w:eastAsia="宋体" w:hAnsi="Times New Roman" w:cs="Times New Roman"/>
          <w:sz w:val="24"/>
          <w:shd w:val="clear" w:color="auto" w:fill="FFFFFF"/>
        </w:rPr>
        <w:t>Lianhua</w:t>
      </w:r>
      <w:proofErr w:type="spellEnd"/>
      <w:r w:rsidR="00F806CA" w:rsidRPr="00DC693C">
        <w:rPr>
          <w:rFonts w:ascii="Times New Roman" w:eastAsia="宋体" w:hAnsi="Times New Roman" w:cs="Times New Roman"/>
          <w:sz w:val="24"/>
          <w:shd w:val="clear" w:color="auto" w:fill="FFFFFF"/>
        </w:rPr>
        <w:t xml:space="preserve"> </w:t>
      </w:r>
      <w:proofErr w:type="spellStart"/>
      <w:r w:rsidR="00F806CA" w:rsidRPr="00DC693C">
        <w:rPr>
          <w:rFonts w:ascii="Times New Roman" w:eastAsia="宋体" w:hAnsi="Times New Roman" w:cs="Times New Roman"/>
          <w:sz w:val="24"/>
          <w:shd w:val="clear" w:color="auto" w:fill="FFFFFF"/>
        </w:rPr>
        <w:t>Qingwen</w:t>
      </w:r>
      <w:proofErr w:type="spellEnd"/>
      <w:r w:rsidR="00F806CA" w:rsidRPr="00DC693C">
        <w:rPr>
          <w:rFonts w:ascii="Times New Roman" w:eastAsia="宋体" w:hAnsi="Times New Roman" w:cs="Times New Roman"/>
          <w:sz w:val="24"/>
          <w:shd w:val="clear" w:color="auto" w:fill="FFFFFF"/>
        </w:rPr>
        <w:t xml:space="preserve">, </w:t>
      </w:r>
      <w:proofErr w:type="spellStart"/>
      <w:r w:rsidR="00F806CA" w:rsidRPr="00DC693C">
        <w:rPr>
          <w:rFonts w:ascii="Times New Roman" w:eastAsia="宋体" w:hAnsi="Times New Roman" w:cs="Times New Roman"/>
          <w:sz w:val="24"/>
          <w:shd w:val="clear" w:color="auto" w:fill="FFFFFF"/>
        </w:rPr>
        <w:t>Feiyan</w:t>
      </w:r>
      <w:proofErr w:type="spellEnd"/>
      <w:r w:rsidR="00F806CA" w:rsidRPr="00DC693C">
        <w:rPr>
          <w:rFonts w:ascii="Times New Roman" w:eastAsia="宋体" w:hAnsi="Times New Roman" w:cs="Times New Roman"/>
          <w:sz w:val="24"/>
          <w:shd w:val="clear" w:color="auto" w:fill="FFFFFF"/>
        </w:rPr>
        <w:t xml:space="preserve"> </w:t>
      </w:r>
      <w:proofErr w:type="spellStart"/>
      <w:r w:rsidR="00F806CA" w:rsidRPr="00DC693C">
        <w:rPr>
          <w:rFonts w:ascii="Times New Roman" w:eastAsia="宋体" w:hAnsi="Times New Roman" w:cs="Times New Roman"/>
          <w:sz w:val="24"/>
          <w:shd w:val="clear" w:color="auto" w:fill="FFFFFF"/>
        </w:rPr>
        <w:t>Yihao</w:t>
      </w:r>
      <w:proofErr w:type="spellEnd"/>
      <w:r w:rsidR="00F806CA" w:rsidRPr="00DC693C">
        <w:rPr>
          <w:rFonts w:ascii="Times New Roman" w:eastAsia="宋体" w:hAnsi="Times New Roman" w:cs="Times New Roman"/>
          <w:sz w:val="24"/>
          <w:shd w:val="clear" w:color="auto" w:fill="FFFFFF"/>
        </w:rPr>
        <w:t xml:space="preserve"> and </w:t>
      </w:r>
      <w:proofErr w:type="spellStart"/>
      <w:r w:rsidR="00F806CA" w:rsidRPr="00DC693C">
        <w:rPr>
          <w:rFonts w:ascii="Times New Roman" w:eastAsia="宋体" w:hAnsi="Times New Roman" w:cs="Times New Roman"/>
          <w:sz w:val="24"/>
          <w:shd w:val="clear" w:color="auto" w:fill="FFFFFF"/>
        </w:rPr>
        <w:t>Qingfei</w:t>
      </w:r>
      <w:proofErr w:type="spellEnd"/>
      <w:r w:rsidR="00F806CA" w:rsidRPr="00DC693C">
        <w:rPr>
          <w:rFonts w:ascii="Times New Roman" w:eastAsia="宋体" w:hAnsi="Times New Roman" w:cs="Times New Roman"/>
          <w:sz w:val="24"/>
          <w:shd w:val="clear" w:color="auto" w:fill="FFFFFF"/>
        </w:rPr>
        <w:t xml:space="preserve"> </w:t>
      </w:r>
      <w:proofErr w:type="spellStart"/>
      <w:r w:rsidR="00F806CA" w:rsidRPr="00DC693C">
        <w:rPr>
          <w:rFonts w:ascii="Times New Roman" w:eastAsia="宋体" w:hAnsi="Times New Roman" w:cs="Times New Roman"/>
          <w:sz w:val="24"/>
          <w:shd w:val="clear" w:color="auto" w:fill="FFFFFF"/>
        </w:rPr>
        <w:t>Paidu</w:t>
      </w:r>
      <w:proofErr w:type="spellEnd"/>
      <w:r w:rsidR="00F806CA" w:rsidRPr="00DC693C">
        <w:rPr>
          <w:rFonts w:ascii="Times New Roman" w:eastAsia="宋体" w:hAnsi="Times New Roman" w:cs="Times New Roman"/>
          <w:sz w:val="24"/>
          <w:shd w:val="clear" w:color="auto" w:fill="FFFFFF"/>
        </w:rPr>
        <w:t xml:space="preserve">, </w:t>
      </w:r>
      <w:r w:rsidR="00025A94" w:rsidRPr="00DC693C">
        <w:rPr>
          <w:rFonts w:ascii="Times New Roman" w:eastAsia="宋体" w:hAnsi="Times New Roman" w:cs="Times New Roman"/>
          <w:sz w:val="24"/>
          <w:shd w:val="clear" w:color="auto" w:fill="FFFFFF"/>
        </w:rPr>
        <w:t xml:space="preserve">have moderate level of evidence to improve </w:t>
      </w:r>
      <w:r w:rsidR="00F806CA" w:rsidRPr="00DC693C">
        <w:rPr>
          <w:rFonts w:ascii="Times New Roman" w:eastAsia="宋体" w:hAnsi="Times New Roman" w:cs="Times New Roman"/>
          <w:sz w:val="24"/>
          <w:shd w:val="clear" w:color="auto" w:fill="FFFFFF"/>
        </w:rPr>
        <w:t xml:space="preserve">COVID-19 </w:t>
      </w:r>
      <w:r w:rsidR="00025A94" w:rsidRPr="00DC693C">
        <w:rPr>
          <w:rFonts w:ascii="Times New Roman" w:eastAsia="宋体" w:hAnsi="Times New Roman" w:cs="Times New Roman"/>
          <w:sz w:val="24"/>
          <w:shd w:val="clear" w:color="auto" w:fill="FFFFFF"/>
        </w:rPr>
        <w:t>symptoms</w:t>
      </w:r>
      <w:r w:rsidR="00F806CA" w:rsidRPr="00DC693C">
        <w:rPr>
          <w:rFonts w:ascii="Times New Roman" w:eastAsia="宋体" w:hAnsi="Times New Roman" w:cs="Times New Roman"/>
          <w:sz w:val="24"/>
          <w:shd w:val="clear" w:color="auto" w:fill="FFFFFF"/>
        </w:rPr>
        <w:t>. This</w:t>
      </w:r>
      <w:r w:rsidR="00125FE0" w:rsidRPr="00DC693C">
        <w:rPr>
          <w:rFonts w:ascii="Times New Roman" w:eastAsia="宋体" w:hAnsi="Times New Roman" w:cs="Times New Roman"/>
          <w:sz w:val="24"/>
          <w:shd w:val="clear" w:color="auto" w:fill="FFFFFF"/>
        </w:rPr>
        <w:t xml:space="preserve"> study aim</w:t>
      </w:r>
      <w:r w:rsidR="00025A94" w:rsidRPr="00DC693C">
        <w:rPr>
          <w:rFonts w:ascii="Times New Roman" w:eastAsia="宋体" w:hAnsi="Times New Roman" w:cs="Times New Roman"/>
          <w:sz w:val="24"/>
          <w:shd w:val="clear" w:color="auto" w:fill="FFFFFF"/>
        </w:rPr>
        <w:t>s</w:t>
      </w:r>
      <w:r w:rsidR="00125FE0" w:rsidRPr="00DC693C">
        <w:rPr>
          <w:rFonts w:ascii="Times New Roman" w:eastAsia="宋体" w:hAnsi="Times New Roman" w:cs="Times New Roman"/>
          <w:sz w:val="24"/>
          <w:shd w:val="clear" w:color="auto" w:fill="FFFFFF"/>
        </w:rPr>
        <w:t xml:space="preserve"> to </w:t>
      </w:r>
      <w:r w:rsidR="00025A94" w:rsidRPr="00DC693C">
        <w:rPr>
          <w:rFonts w:ascii="Times New Roman" w:eastAsia="宋体" w:hAnsi="Times New Roman" w:cs="Times New Roman"/>
          <w:sz w:val="24"/>
          <w:shd w:val="clear" w:color="auto" w:fill="FFFFFF"/>
        </w:rPr>
        <w:t xml:space="preserve">provide an </w:t>
      </w:r>
      <w:r w:rsidR="003F3E45" w:rsidRPr="00DC693C">
        <w:rPr>
          <w:rFonts w:ascii="Times New Roman" w:eastAsia="宋体" w:hAnsi="Times New Roman" w:cs="Times New Roman"/>
          <w:sz w:val="24"/>
          <w:shd w:val="clear" w:color="auto" w:fill="FFFFFF"/>
        </w:rPr>
        <w:t xml:space="preserve">update </w:t>
      </w:r>
      <w:r w:rsidR="00025A94" w:rsidRPr="00DC693C">
        <w:rPr>
          <w:rFonts w:ascii="Times New Roman" w:eastAsia="宋体" w:hAnsi="Times New Roman" w:cs="Times New Roman"/>
          <w:sz w:val="24"/>
          <w:shd w:val="clear" w:color="auto" w:fill="FFFFFF"/>
        </w:rPr>
        <w:t xml:space="preserve">of </w:t>
      </w:r>
      <w:r w:rsidR="003F3E45" w:rsidRPr="00DC693C">
        <w:rPr>
          <w:rFonts w:ascii="Times New Roman" w:eastAsia="宋体" w:hAnsi="Times New Roman" w:cs="Times New Roman"/>
          <w:sz w:val="24"/>
          <w:shd w:val="clear" w:color="auto" w:fill="FFFFFF"/>
        </w:rPr>
        <w:t xml:space="preserve">the </w:t>
      </w:r>
      <w:r w:rsidR="00125FE0" w:rsidRPr="00DC693C">
        <w:rPr>
          <w:rFonts w:ascii="Times New Roman" w:eastAsia="宋体" w:hAnsi="Times New Roman" w:cs="Times New Roman"/>
          <w:sz w:val="24"/>
          <w:shd w:val="clear" w:color="auto" w:fill="FFFFFF"/>
        </w:rPr>
        <w:t>systematic revie</w:t>
      </w:r>
      <w:r w:rsidR="003F3E45" w:rsidRPr="00DC693C">
        <w:rPr>
          <w:rFonts w:ascii="Times New Roman" w:eastAsia="宋体" w:hAnsi="Times New Roman" w:cs="Times New Roman"/>
          <w:sz w:val="24"/>
          <w:shd w:val="clear" w:color="auto" w:fill="FFFFFF"/>
        </w:rPr>
        <w:t>w</w:t>
      </w:r>
      <w:r w:rsidR="00125FE0" w:rsidRPr="00DC693C">
        <w:rPr>
          <w:rFonts w:ascii="Times New Roman" w:eastAsia="宋体" w:hAnsi="Times New Roman" w:cs="Times New Roman"/>
          <w:sz w:val="24"/>
          <w:shd w:val="clear" w:color="auto" w:fill="FFFFFF"/>
        </w:rPr>
        <w:t xml:space="preserve">. </w:t>
      </w:r>
    </w:p>
    <w:p w14:paraId="4BE27ECB" w14:textId="77777777" w:rsidR="006807E4" w:rsidRPr="00DC693C" w:rsidRDefault="006807E4">
      <w:pPr>
        <w:snapToGrid w:val="0"/>
        <w:spacing w:before="120" w:after="120" w:line="480" w:lineRule="auto"/>
        <w:rPr>
          <w:rFonts w:ascii="Times New Roman" w:hAnsi="Times New Roman" w:cs="Times New Roman"/>
          <w:b/>
          <w:bCs/>
          <w:kern w:val="0"/>
          <w:sz w:val="24"/>
        </w:rPr>
      </w:pPr>
    </w:p>
    <w:p w14:paraId="7368C318" w14:textId="17EBCB49" w:rsidR="009139EF" w:rsidRPr="00DC693C" w:rsidRDefault="00125FE0">
      <w:pPr>
        <w:snapToGrid w:val="0"/>
        <w:spacing w:before="120" w:after="120" w:line="480" w:lineRule="auto"/>
        <w:rPr>
          <w:rFonts w:ascii="Times New Roman" w:hAnsi="Times New Roman" w:cs="Times New Roman"/>
          <w:b/>
          <w:bCs/>
          <w:kern w:val="0"/>
          <w:sz w:val="24"/>
        </w:rPr>
      </w:pPr>
      <w:r w:rsidRPr="00DC693C">
        <w:rPr>
          <w:rFonts w:ascii="Times New Roman" w:hAnsi="Times New Roman" w:cs="Times New Roman"/>
          <w:b/>
          <w:bCs/>
          <w:kern w:val="0"/>
          <w:sz w:val="24"/>
        </w:rPr>
        <w:t>Methods</w:t>
      </w:r>
    </w:p>
    <w:p w14:paraId="55874A84" w14:textId="2883F623" w:rsidR="009139EF" w:rsidRPr="00DC693C" w:rsidRDefault="00125FE0">
      <w:pPr>
        <w:snapToGrid w:val="0"/>
        <w:spacing w:before="120" w:after="120" w:line="480" w:lineRule="auto"/>
        <w:rPr>
          <w:rFonts w:ascii="Times New Roman" w:eastAsia="宋体" w:hAnsi="Times New Roman" w:cs="Times New Roman"/>
          <w:sz w:val="24"/>
          <w:shd w:val="clear" w:color="auto" w:fill="FFFFFF"/>
        </w:rPr>
      </w:pPr>
      <w:r w:rsidRPr="00DC693C">
        <w:rPr>
          <w:rFonts w:ascii="Times New Roman" w:eastAsia="宋体" w:hAnsi="Times New Roman" w:cs="Times New Roman"/>
          <w:i/>
          <w:iCs/>
          <w:sz w:val="24"/>
          <w:shd w:val="clear" w:color="auto" w:fill="FFFFFF"/>
        </w:rPr>
        <w:lastRenderedPageBreak/>
        <w:t>Search Strategy</w:t>
      </w:r>
    </w:p>
    <w:p w14:paraId="424298B3" w14:textId="6608871C" w:rsidR="009139EF" w:rsidRPr="00DC693C" w:rsidRDefault="00125FE0">
      <w:pPr>
        <w:snapToGrid w:val="0"/>
        <w:spacing w:before="120" w:after="120" w:line="480" w:lineRule="auto"/>
        <w:rPr>
          <w:rFonts w:ascii="Times New Roman" w:eastAsia="宋体" w:hAnsi="Times New Roman" w:cs="Times New Roman"/>
          <w:sz w:val="24"/>
          <w:shd w:val="clear" w:color="auto" w:fill="FFFFFF"/>
        </w:rPr>
      </w:pPr>
      <w:r w:rsidRPr="00DC693C">
        <w:rPr>
          <w:rFonts w:ascii="Times New Roman" w:eastAsia="宋体" w:hAnsi="Times New Roman" w:cs="Times New Roman"/>
          <w:sz w:val="24"/>
          <w:shd w:val="clear" w:color="auto" w:fill="FFFFFF"/>
        </w:rPr>
        <w:t>This review was registered in PROSPERO on March 27</w:t>
      </w:r>
      <w:r w:rsidRPr="00DC693C">
        <w:rPr>
          <w:rFonts w:ascii="Times New Roman" w:eastAsia="宋体" w:hAnsi="Times New Roman" w:cs="Times New Roman"/>
          <w:sz w:val="24"/>
        </w:rPr>
        <w:t xml:space="preserve">, 2020 (registered no. </w:t>
      </w:r>
      <w:r w:rsidRPr="00DC693C">
        <w:rPr>
          <w:rFonts w:ascii="Times New Roman" w:eastAsia="宋体" w:hAnsi="Times New Roman" w:cs="Times New Roman"/>
          <w:sz w:val="24"/>
          <w:shd w:val="clear" w:color="auto" w:fill="FFFFFF"/>
        </w:rPr>
        <w:t>CRD42020176347</w:t>
      </w:r>
      <w:r w:rsidRPr="00DC693C">
        <w:rPr>
          <w:rFonts w:ascii="Times New Roman" w:eastAsia="宋体" w:hAnsi="Times New Roman" w:cs="Times New Roman"/>
          <w:sz w:val="24"/>
        </w:rPr>
        <w:t xml:space="preserve">) and followed the Preferred Reporting Items for Systematic Reviews and Meta-Analyses (PRISMA) </w:t>
      </w:r>
      <w:r w:rsidRPr="00DC693C">
        <w:rPr>
          <w:rFonts w:ascii="Times New Roman" w:eastAsia="宋体" w:hAnsi="Times New Roman" w:cs="Times New Roman"/>
          <w:sz w:val="24"/>
          <w:shd w:val="clear" w:color="auto" w:fill="FFFFFF"/>
        </w:rPr>
        <w:t xml:space="preserve">statement </w:t>
      </w:r>
      <w:r w:rsidRPr="002A66D4">
        <w:rPr>
          <w:rFonts w:ascii="Times New Roman" w:eastAsia="宋体" w:hAnsi="Times New Roman" w:cs="Times New Roman"/>
          <w:sz w:val="24"/>
          <w:shd w:val="clear" w:color="auto" w:fill="FFFFFF"/>
        </w:rPr>
        <w:fldChar w:fldCharType="begin"/>
      </w:r>
      <w:r w:rsidR="00753966" w:rsidRPr="00DC693C">
        <w:rPr>
          <w:rFonts w:ascii="Times New Roman" w:eastAsia="宋体" w:hAnsi="Times New Roman" w:cs="Times New Roman"/>
          <w:sz w:val="24"/>
          <w:shd w:val="clear" w:color="auto" w:fill="FFFFFF"/>
        </w:rPr>
        <w:instrText xml:space="preserve"> ADDIN EN.CITE &lt;EndNote&gt;&lt;Cite&gt;&lt;Author&gt;Liberati&lt;/Author&gt;&lt;Year&gt;2009&lt;/Year&gt;&lt;RecNum&gt;15163&lt;/RecNum&gt;&lt;DisplayText&gt;[13]&lt;/DisplayText&gt;&lt;record&gt;&lt;rec-number&gt;15163&lt;/rec-number&gt;&lt;foreign-keys&gt;&lt;key app="EN" db-id="wzv2frz57drprrewz9rvvavy0wt9dwa02swv" timestamp="1621261069"&gt;15163&lt;/key&gt;&lt;/foreign-keys&gt;&lt;ref-type name="Journal Article"&gt;17&lt;/ref-type&gt;&lt;contributors&gt;&lt;authors&gt;&lt;author&gt;Liberati, A.&lt;/author&gt;&lt;author&gt;Altman, D. G.&lt;/author&gt;&lt;author&gt;Tetzlaff, J.&lt;/author&gt;&lt;author&gt;Mulrow, C.&lt;/author&gt;&lt;author&gt;Gøtzsche, P. C.&lt;/author&gt;&lt;author&gt;Ioannidis, J. P.&lt;/author&gt;&lt;author&gt;Clarke, M.&lt;/author&gt;&lt;author&gt;Devereaux, P. J.&lt;/author&gt;&lt;author&gt;Kleijnen, J.&lt;/author&gt;&lt;author&gt;Moher, D.&lt;/author&gt;&lt;/authors&gt;&lt;/contributors&gt;&lt;auth-address&gt;Università di Modena e Reggio Emilia, Modena, Italy. alesslib@mailbase.it&lt;/auth-address&gt;&lt;titles&gt;&lt;title&gt;The PRISMA statement for reporting systematic reviews and meta-analyses of studies that evaluate health care interventions: explanation and elaboration&lt;/title&gt;&lt;secondary-title&gt;Ann Intern Med&lt;/secondary-title&gt;&lt;/titles&gt;&lt;periodical&gt;&lt;full-title&gt;Ann Intern Med&lt;/full-title&gt;&lt;abbr-1&gt;Ann. Intern. Med.&lt;/abbr-1&gt;&lt;/periodical&gt;&lt;pages&gt;W65-94&lt;/pages&gt;&lt;volume&gt;151&lt;/volume&gt;&lt;number&gt;4&lt;/number&gt;&lt;edition&gt;2009/07/23&lt;/edition&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Aug 18&lt;/date&gt;&lt;/pub-dates&gt;&lt;/dates&gt;&lt;isbn&gt;0003-4819&lt;/isbn&gt;&lt;accession-num&gt;19622512&lt;/accession-num&gt;&lt;urls&gt;&lt;/urls&gt;&lt;electronic-resource-num&gt;10.7326/0003-4819-151-4-200908180-00136&lt;/electronic-resource-num&gt;&lt;remote-database-provider&gt;NLM&lt;/remote-database-provider&gt;&lt;language&gt;eng&lt;/language&gt;&lt;/record&gt;&lt;/Cite&gt;&lt;/EndNote&gt;</w:instrText>
      </w:r>
      <w:r w:rsidRPr="002A66D4">
        <w:rPr>
          <w:rFonts w:ascii="Times New Roman" w:eastAsia="宋体" w:hAnsi="Times New Roman" w:cs="Times New Roman"/>
          <w:sz w:val="24"/>
          <w:shd w:val="clear" w:color="auto" w:fill="FFFFFF"/>
        </w:rPr>
        <w:fldChar w:fldCharType="separate"/>
      </w:r>
      <w:r w:rsidR="00753966" w:rsidRPr="00DC693C">
        <w:rPr>
          <w:rFonts w:ascii="Times New Roman" w:eastAsia="宋体" w:hAnsi="Times New Roman" w:cs="Times New Roman"/>
          <w:noProof/>
          <w:sz w:val="24"/>
          <w:shd w:val="clear" w:color="auto" w:fill="FFFFFF"/>
        </w:rPr>
        <w:t>[13]</w:t>
      </w:r>
      <w:r w:rsidRPr="002A66D4">
        <w:rPr>
          <w:rFonts w:ascii="Times New Roman" w:eastAsia="宋体" w:hAnsi="Times New Roman" w:cs="Times New Roman"/>
          <w:sz w:val="24"/>
          <w:shd w:val="clear" w:color="auto" w:fill="FFFFFF"/>
        </w:rPr>
        <w:fldChar w:fldCharType="end"/>
      </w:r>
      <w:r w:rsidRPr="00DC693C">
        <w:rPr>
          <w:rFonts w:ascii="Times New Roman" w:eastAsia="宋体" w:hAnsi="Times New Roman" w:cs="Times New Roman"/>
          <w:sz w:val="24"/>
          <w:shd w:val="clear" w:color="auto" w:fill="FFFFFF"/>
        </w:rPr>
        <w:t xml:space="preserve">. Eleven databases were searched by </w:t>
      </w:r>
      <w:r w:rsidR="00C66494" w:rsidRPr="00DC693C">
        <w:rPr>
          <w:rFonts w:ascii="Times New Roman" w:eastAsia="宋体" w:hAnsi="Times New Roman" w:cs="Times New Roman"/>
          <w:sz w:val="24"/>
          <w:shd w:val="clear" w:color="auto" w:fill="FFFFFF"/>
        </w:rPr>
        <w:t>June</w:t>
      </w:r>
      <w:r w:rsidRPr="00DC693C">
        <w:rPr>
          <w:rFonts w:ascii="Times New Roman" w:eastAsia="宋体" w:hAnsi="Times New Roman" w:cs="Times New Roman"/>
          <w:sz w:val="24"/>
          <w:shd w:val="clear" w:color="auto" w:fill="FFFFFF"/>
        </w:rPr>
        <w:t xml:space="preserve"> 30, 2021, including PubMed, Excerpta Medica Database, Cochrane Library, Allied and Complementary Medicine Database, Cumulative Index to Nursing &amp; Allied Health Literature Plus, Chinese National Knowledge Infrastructure Database, China Scientific Journal Database, </w:t>
      </w:r>
      <w:proofErr w:type="spellStart"/>
      <w:r w:rsidRPr="00DC693C">
        <w:rPr>
          <w:rFonts w:ascii="Times New Roman" w:eastAsia="宋体" w:hAnsi="Times New Roman" w:cs="Times New Roman"/>
          <w:sz w:val="24"/>
          <w:shd w:val="clear" w:color="auto" w:fill="FFFFFF"/>
        </w:rPr>
        <w:t>Wanfang</w:t>
      </w:r>
      <w:proofErr w:type="spellEnd"/>
      <w:r w:rsidRPr="00DC693C">
        <w:rPr>
          <w:rFonts w:ascii="Times New Roman" w:eastAsia="宋体" w:hAnsi="Times New Roman" w:cs="Times New Roman"/>
          <w:sz w:val="24"/>
          <w:shd w:val="clear" w:color="auto" w:fill="FFFFFF"/>
        </w:rPr>
        <w:t xml:space="preserve"> Database, </w:t>
      </w:r>
      <w:r w:rsidRPr="00DC693C">
        <w:rPr>
          <w:rFonts w:ascii="Times New Roman" w:eastAsia="宋体" w:hAnsi="Times New Roman" w:cs="Times New Roman"/>
          <w:sz w:val="24"/>
        </w:rPr>
        <w:t xml:space="preserve">ClinicalTrials.gov, Chinese Clinical Trial Registry, and </w:t>
      </w:r>
      <w:proofErr w:type="spellStart"/>
      <w:r w:rsidRPr="00DC693C">
        <w:rPr>
          <w:rFonts w:ascii="Times New Roman" w:eastAsia="宋体" w:hAnsi="Times New Roman" w:cs="Times New Roman"/>
          <w:sz w:val="24"/>
        </w:rPr>
        <w:t>MedRxiv</w:t>
      </w:r>
      <w:proofErr w:type="spellEnd"/>
      <w:r w:rsidRPr="00DC693C">
        <w:rPr>
          <w:rFonts w:ascii="Times New Roman" w:eastAsia="宋体" w:hAnsi="Times New Roman" w:cs="Times New Roman"/>
          <w:sz w:val="24"/>
        </w:rPr>
        <w:t xml:space="preserve">. </w:t>
      </w:r>
      <w:r w:rsidR="00C773C9" w:rsidRPr="00DC693C">
        <w:rPr>
          <w:rFonts w:ascii="Times New Roman" w:eastAsia="宋体" w:hAnsi="Times New Roman" w:cs="Times New Roman"/>
          <w:sz w:val="24"/>
          <w:shd w:val="clear" w:color="auto" w:fill="FFFFFF"/>
        </w:rPr>
        <w:t xml:space="preserve">The specific search strategy is the same as in the previously published version </w:t>
      </w:r>
      <w:r w:rsidR="00C773C9" w:rsidRPr="002A66D4">
        <w:rPr>
          <w:rFonts w:ascii="Times New Roman" w:eastAsia="宋体" w:hAnsi="Times New Roman" w:cs="Times New Roman"/>
          <w:sz w:val="24"/>
          <w:shd w:val="clear" w:color="auto" w:fill="FFFFFF"/>
        </w:rPr>
        <w:fldChar w:fldCharType="begin">
          <w:fldData xml:space="preserve">PEVuZE5vdGU+PENpdGU+PEF1dGhvcj5HdW88L0F1dGhvcj48WWVhcj4yMDIyPC9ZZWFyPjxSZWNO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</w:fldData>
        </w:fldChar>
      </w:r>
      <w:r w:rsidR="00C773C9" w:rsidRPr="00DC693C">
        <w:rPr>
          <w:rFonts w:ascii="Times New Roman" w:eastAsia="宋体" w:hAnsi="Times New Roman" w:cs="Times New Roman"/>
          <w:sz w:val="24"/>
          <w:shd w:val="clear" w:color="auto" w:fill="FFFFFF"/>
        </w:rPr>
        <w:instrText xml:space="preserve"> ADDIN EN.CITE </w:instrText>
      </w:r>
      <w:r w:rsidR="00C773C9" w:rsidRPr="002A66D4">
        <w:rPr>
          <w:rFonts w:ascii="Times New Roman" w:eastAsia="宋体" w:hAnsi="Times New Roman" w:cs="Times New Roman"/>
          <w:sz w:val="24"/>
          <w:shd w:val="clear" w:color="auto" w:fill="FFFFFF"/>
        </w:rPr>
        <w:fldChar w:fldCharType="begin">
          <w:fldData xml:space="preserve">PEVuZE5vdGU+PENpdGU+PEF1dGhvcj5HdW88L0F1dGhvcj48WWVhcj4yMDIyPC9ZZWFyPjxSZWNO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</w:fldData>
        </w:fldChar>
      </w:r>
      <w:r w:rsidR="00C773C9" w:rsidRPr="00DC693C">
        <w:rPr>
          <w:rFonts w:ascii="Times New Roman" w:eastAsia="宋体" w:hAnsi="Times New Roman" w:cs="Times New Roman"/>
          <w:sz w:val="24"/>
          <w:shd w:val="clear" w:color="auto" w:fill="FFFFFF"/>
        </w:rPr>
        <w:instrText xml:space="preserve"> ADDIN EN.CITE.DATA </w:instrText>
      </w:r>
      <w:r w:rsidR="00C773C9" w:rsidRPr="002A66D4">
        <w:rPr>
          <w:rFonts w:ascii="Times New Roman" w:eastAsia="宋体" w:hAnsi="Times New Roman" w:cs="Times New Roman"/>
          <w:sz w:val="24"/>
          <w:shd w:val="clear" w:color="auto" w:fill="FFFFFF"/>
        </w:rPr>
      </w:r>
      <w:r w:rsidR="00C773C9" w:rsidRPr="002A66D4">
        <w:rPr>
          <w:rFonts w:ascii="Times New Roman" w:eastAsia="宋体" w:hAnsi="Times New Roman" w:cs="Times New Roman"/>
          <w:sz w:val="24"/>
          <w:shd w:val="clear" w:color="auto" w:fill="FFFFFF"/>
        </w:rPr>
        <w:fldChar w:fldCharType="end"/>
      </w:r>
      <w:r w:rsidR="00C773C9" w:rsidRPr="002A66D4">
        <w:rPr>
          <w:rFonts w:ascii="Times New Roman" w:eastAsia="宋体" w:hAnsi="Times New Roman" w:cs="Times New Roman"/>
          <w:sz w:val="24"/>
          <w:shd w:val="clear" w:color="auto" w:fill="FFFFFF"/>
        </w:rPr>
      </w:r>
      <w:r w:rsidR="00C773C9" w:rsidRPr="002A66D4">
        <w:rPr>
          <w:rFonts w:ascii="Times New Roman" w:eastAsia="宋体" w:hAnsi="Times New Roman" w:cs="Times New Roman"/>
          <w:sz w:val="24"/>
          <w:shd w:val="clear" w:color="auto" w:fill="FFFFFF"/>
        </w:rPr>
        <w:fldChar w:fldCharType="separate"/>
      </w:r>
      <w:r w:rsidR="00C773C9" w:rsidRPr="00DC693C">
        <w:rPr>
          <w:rFonts w:ascii="Times New Roman" w:eastAsia="宋体" w:hAnsi="Times New Roman" w:cs="Times New Roman"/>
          <w:noProof/>
          <w:sz w:val="24"/>
          <w:shd w:val="clear" w:color="auto" w:fill="FFFFFF"/>
        </w:rPr>
        <w:t>[12]</w:t>
      </w:r>
      <w:r w:rsidR="00C773C9" w:rsidRPr="002A66D4">
        <w:rPr>
          <w:rFonts w:ascii="Times New Roman" w:eastAsia="宋体" w:hAnsi="Times New Roman" w:cs="Times New Roman"/>
          <w:sz w:val="24"/>
          <w:shd w:val="clear" w:color="auto" w:fill="FFFFFF"/>
        </w:rPr>
        <w:fldChar w:fldCharType="end"/>
      </w:r>
      <w:r w:rsidR="00C773C9" w:rsidRPr="00DC693C">
        <w:rPr>
          <w:rFonts w:ascii="Times New Roman" w:eastAsia="宋体" w:hAnsi="Times New Roman" w:cs="Times New Roman"/>
          <w:sz w:val="24"/>
          <w:shd w:val="clear" w:color="auto" w:fill="FFFFFF"/>
        </w:rPr>
        <w:t>.</w:t>
      </w:r>
    </w:p>
    <w:p w14:paraId="0FE8D057" w14:textId="77777777" w:rsidR="009139EF" w:rsidRPr="00DC693C" w:rsidRDefault="009139EF">
      <w:pPr>
        <w:snapToGrid w:val="0"/>
        <w:spacing w:before="120" w:after="120" w:line="480" w:lineRule="auto"/>
        <w:rPr>
          <w:rFonts w:ascii="Times New Roman" w:eastAsia="宋体" w:hAnsi="Times New Roman" w:cs="Times New Roman"/>
          <w:i/>
          <w:iCs/>
          <w:sz w:val="24"/>
          <w:shd w:val="clear" w:color="auto" w:fill="FFFFFF"/>
        </w:rPr>
      </w:pPr>
    </w:p>
    <w:p w14:paraId="54ECCF23" w14:textId="0A87C145" w:rsidR="009139EF" w:rsidRPr="00DC693C" w:rsidRDefault="00125FE0">
      <w:pPr>
        <w:snapToGrid w:val="0"/>
        <w:spacing w:before="120" w:after="120" w:line="480" w:lineRule="auto"/>
        <w:rPr>
          <w:rFonts w:ascii="Times New Roman" w:eastAsia="宋体" w:hAnsi="Times New Roman" w:cs="Times New Roman"/>
          <w:i/>
          <w:iCs/>
          <w:sz w:val="24"/>
          <w:shd w:val="clear" w:color="auto" w:fill="FFFFFF"/>
        </w:rPr>
      </w:pPr>
      <w:r w:rsidRPr="00DC693C">
        <w:rPr>
          <w:rFonts w:ascii="Times New Roman" w:eastAsia="宋体" w:hAnsi="Times New Roman" w:cs="Times New Roman"/>
          <w:i/>
          <w:iCs/>
          <w:sz w:val="24"/>
          <w:shd w:val="clear" w:color="auto" w:fill="FFFFFF"/>
        </w:rPr>
        <w:t>Eligible Criteria</w:t>
      </w:r>
      <w:r w:rsidR="004B64B4" w:rsidRPr="00DC693C">
        <w:rPr>
          <w:rFonts w:ascii="Times New Roman" w:eastAsia="宋体" w:hAnsi="Times New Roman" w:cs="Times New Roman"/>
          <w:i/>
          <w:iCs/>
          <w:sz w:val="24"/>
          <w:shd w:val="clear" w:color="auto" w:fill="FFFFFF"/>
        </w:rPr>
        <w:t>, Literature Quality Assessmen</w:t>
      </w:r>
      <w:r w:rsidR="006807E4" w:rsidRPr="00DC693C">
        <w:rPr>
          <w:rFonts w:ascii="Times New Roman" w:eastAsia="宋体" w:hAnsi="Times New Roman" w:cs="Times New Roman"/>
          <w:i/>
          <w:iCs/>
          <w:sz w:val="24"/>
          <w:shd w:val="clear" w:color="auto" w:fill="FFFFFF"/>
        </w:rPr>
        <w:t>t</w:t>
      </w:r>
      <w:r w:rsidR="004B64B4" w:rsidRPr="00DC693C">
        <w:rPr>
          <w:rFonts w:ascii="Times New Roman" w:eastAsia="宋体" w:hAnsi="Times New Roman" w:cs="Times New Roman"/>
          <w:i/>
          <w:iCs/>
          <w:sz w:val="24"/>
          <w:shd w:val="clear" w:color="auto" w:fill="FFFFFF"/>
        </w:rPr>
        <w:t>, and Data Extraction and Analyses</w:t>
      </w:r>
    </w:p>
    <w:p w14:paraId="79065F45" w14:textId="453CCD26" w:rsidR="00C773C9" w:rsidRPr="00DC693C" w:rsidRDefault="004B64B4">
      <w:pPr>
        <w:snapToGrid w:val="0"/>
        <w:spacing w:before="120" w:after="120" w:line="480" w:lineRule="auto"/>
        <w:rPr>
          <w:rFonts w:ascii="Times New Roman" w:eastAsia="宋体" w:hAnsi="Times New Roman" w:cs="Times New Roman"/>
          <w:sz w:val="24"/>
          <w:shd w:val="clear" w:color="auto" w:fill="FFFFFF"/>
        </w:rPr>
      </w:pPr>
      <w:r w:rsidRPr="00DC693C">
        <w:rPr>
          <w:rFonts w:ascii="Times New Roman" w:eastAsia="宋体" w:hAnsi="Times New Roman" w:cs="Times New Roman"/>
          <w:sz w:val="24"/>
          <w:shd w:val="clear" w:color="auto" w:fill="FFFFFF"/>
        </w:rPr>
        <w:t>The inclusion and exclusion criteria remained unchanged from the previous study methodology</w:t>
      </w:r>
      <w:r w:rsidR="006807E4" w:rsidRPr="00DC693C">
        <w:rPr>
          <w:rFonts w:ascii="Times New Roman" w:eastAsia="宋体" w:hAnsi="Times New Roman" w:cs="Times New Roman"/>
          <w:sz w:val="24"/>
          <w:shd w:val="clear" w:color="auto" w:fill="FFFFFF"/>
        </w:rPr>
        <w:t xml:space="preserve"> </w:t>
      </w:r>
      <w:r w:rsidR="006510E1" w:rsidRPr="002A66D4">
        <w:rPr>
          <w:rFonts w:ascii="Times New Roman" w:eastAsia="宋体" w:hAnsi="Times New Roman" w:cs="Times New Roman"/>
          <w:sz w:val="24"/>
          <w:shd w:val="clear" w:color="auto" w:fill="FFFFFF"/>
        </w:rPr>
        <w:fldChar w:fldCharType="begin">
          <w:fldData xml:space="preserve">PEVuZE5vdGU+PENpdGU+PEF1dGhvcj5HdW88L0F1dGhvcj48WWVhcj4yMDIyPC9ZZWFyPjxSZWNO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</w:fldData>
        </w:fldChar>
      </w:r>
      <w:r w:rsidR="006510E1" w:rsidRPr="00DC693C">
        <w:rPr>
          <w:rFonts w:ascii="Times New Roman" w:eastAsia="宋体" w:hAnsi="Times New Roman" w:cs="Times New Roman"/>
          <w:sz w:val="24"/>
          <w:shd w:val="clear" w:color="auto" w:fill="FFFFFF"/>
        </w:rPr>
        <w:instrText xml:space="preserve"> ADDIN EN.CITE </w:instrText>
      </w:r>
      <w:r w:rsidR="006510E1" w:rsidRPr="002A66D4">
        <w:rPr>
          <w:rFonts w:ascii="Times New Roman" w:eastAsia="宋体" w:hAnsi="Times New Roman" w:cs="Times New Roman"/>
          <w:sz w:val="24"/>
          <w:shd w:val="clear" w:color="auto" w:fill="FFFFFF"/>
        </w:rPr>
        <w:fldChar w:fldCharType="begin">
          <w:fldData xml:space="preserve">PEVuZE5vdGU+PENpdGU+PEF1dGhvcj5HdW88L0F1dGhvcj48WWVhcj4yMDIyPC9ZZWFyPjxSZWNO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</w:fldData>
        </w:fldChar>
      </w:r>
      <w:r w:rsidR="006510E1" w:rsidRPr="00DC693C">
        <w:rPr>
          <w:rFonts w:ascii="Times New Roman" w:eastAsia="宋体" w:hAnsi="Times New Roman" w:cs="Times New Roman"/>
          <w:sz w:val="24"/>
          <w:shd w:val="clear" w:color="auto" w:fill="FFFFFF"/>
        </w:rPr>
        <w:instrText xml:space="preserve"> ADDIN EN.CITE.DATA </w:instrText>
      </w:r>
      <w:r w:rsidR="006510E1" w:rsidRPr="002A66D4">
        <w:rPr>
          <w:rFonts w:ascii="Times New Roman" w:eastAsia="宋体" w:hAnsi="Times New Roman" w:cs="Times New Roman"/>
          <w:sz w:val="24"/>
          <w:shd w:val="clear" w:color="auto" w:fill="FFFFFF"/>
        </w:rPr>
      </w:r>
      <w:r w:rsidR="006510E1" w:rsidRPr="002A66D4">
        <w:rPr>
          <w:rFonts w:ascii="Times New Roman" w:eastAsia="宋体" w:hAnsi="Times New Roman" w:cs="Times New Roman"/>
          <w:sz w:val="24"/>
          <w:shd w:val="clear" w:color="auto" w:fill="FFFFFF"/>
        </w:rPr>
        <w:fldChar w:fldCharType="end"/>
      </w:r>
      <w:r w:rsidR="006510E1" w:rsidRPr="002A66D4">
        <w:rPr>
          <w:rFonts w:ascii="Times New Roman" w:eastAsia="宋体" w:hAnsi="Times New Roman" w:cs="Times New Roman"/>
          <w:sz w:val="24"/>
          <w:shd w:val="clear" w:color="auto" w:fill="FFFFFF"/>
        </w:rPr>
      </w:r>
      <w:r w:rsidR="006510E1" w:rsidRPr="002A66D4">
        <w:rPr>
          <w:rFonts w:ascii="Times New Roman" w:eastAsia="宋体" w:hAnsi="Times New Roman" w:cs="Times New Roman"/>
          <w:sz w:val="24"/>
          <w:shd w:val="clear" w:color="auto" w:fill="FFFFFF"/>
        </w:rPr>
        <w:fldChar w:fldCharType="separate"/>
      </w:r>
      <w:r w:rsidR="006510E1" w:rsidRPr="00DC693C">
        <w:rPr>
          <w:rFonts w:ascii="Times New Roman" w:eastAsia="宋体" w:hAnsi="Times New Roman" w:cs="Times New Roman"/>
          <w:noProof/>
          <w:sz w:val="24"/>
          <w:shd w:val="clear" w:color="auto" w:fill="FFFFFF"/>
        </w:rPr>
        <w:t>[12]</w:t>
      </w:r>
      <w:r w:rsidR="006510E1" w:rsidRPr="002A66D4">
        <w:rPr>
          <w:rFonts w:ascii="Times New Roman" w:eastAsia="宋体" w:hAnsi="Times New Roman" w:cs="Times New Roman"/>
          <w:sz w:val="24"/>
          <w:shd w:val="clear" w:color="auto" w:fill="FFFFFF"/>
        </w:rPr>
        <w:fldChar w:fldCharType="end"/>
      </w:r>
      <w:r w:rsidR="006807E4" w:rsidRPr="00DC693C">
        <w:rPr>
          <w:rFonts w:ascii="Times New Roman" w:eastAsia="宋体" w:hAnsi="Times New Roman" w:cs="Times New Roman"/>
          <w:sz w:val="24"/>
          <w:shd w:val="clear" w:color="auto" w:fill="FFFFFF"/>
        </w:rPr>
        <w:t>.</w:t>
      </w:r>
      <w:r w:rsidR="006510E1" w:rsidRPr="00DC693C">
        <w:rPr>
          <w:rFonts w:ascii="Times New Roman" w:eastAsia="宋体" w:hAnsi="Times New Roman" w:cs="Times New Roman"/>
          <w:sz w:val="24"/>
          <w:shd w:val="clear" w:color="auto" w:fill="FFFFFF"/>
        </w:rPr>
        <w:t xml:space="preserve"> </w:t>
      </w:r>
      <w:r w:rsidR="006807E4" w:rsidRPr="00DC693C">
        <w:rPr>
          <w:rFonts w:ascii="Times New Roman" w:eastAsia="宋体" w:hAnsi="Times New Roman" w:cs="Times New Roman"/>
          <w:sz w:val="24"/>
          <w:shd w:val="clear" w:color="auto" w:fill="FFFFFF"/>
        </w:rPr>
        <w:t>T</w:t>
      </w:r>
      <w:r w:rsidR="006510E1" w:rsidRPr="00DC693C">
        <w:rPr>
          <w:rFonts w:ascii="Times New Roman" w:eastAsia="宋体" w:hAnsi="Times New Roman" w:cs="Times New Roman"/>
          <w:sz w:val="24"/>
          <w:shd w:val="clear" w:color="auto" w:fill="FFFFFF"/>
        </w:rPr>
        <w:t xml:space="preserve">he quality assessment of the literature </w:t>
      </w:r>
      <w:r w:rsidR="006807E4" w:rsidRPr="00DC693C">
        <w:rPr>
          <w:rFonts w:ascii="Times New Roman" w:eastAsia="宋体" w:hAnsi="Times New Roman" w:cs="Times New Roman"/>
          <w:sz w:val="24"/>
          <w:shd w:val="clear" w:color="auto" w:fill="FFFFFF"/>
        </w:rPr>
        <w:t xml:space="preserve">also </w:t>
      </w:r>
      <w:r w:rsidR="006510E1" w:rsidRPr="00DC693C">
        <w:rPr>
          <w:rFonts w:ascii="Times New Roman" w:eastAsia="宋体" w:hAnsi="Times New Roman" w:cs="Times New Roman"/>
          <w:sz w:val="24"/>
          <w:shd w:val="clear" w:color="auto" w:fill="FFFFFF"/>
        </w:rPr>
        <w:t xml:space="preserve">remained the same as in the previous study, including the use of the </w:t>
      </w:r>
      <w:proofErr w:type="spellStart"/>
      <w:r w:rsidR="006510E1" w:rsidRPr="00DC693C">
        <w:rPr>
          <w:rFonts w:ascii="Times New Roman" w:eastAsia="宋体" w:hAnsi="Times New Roman" w:cs="Times New Roman"/>
          <w:sz w:val="24"/>
          <w:shd w:val="clear" w:color="auto" w:fill="FFFFFF"/>
        </w:rPr>
        <w:t>RoB</w:t>
      </w:r>
      <w:proofErr w:type="spellEnd"/>
      <w:r w:rsidR="006510E1" w:rsidRPr="00DC693C">
        <w:rPr>
          <w:rFonts w:ascii="Times New Roman" w:eastAsia="宋体" w:hAnsi="Times New Roman" w:cs="Times New Roman"/>
          <w:sz w:val="24"/>
          <w:shd w:val="clear" w:color="auto" w:fill="FFFFFF"/>
        </w:rPr>
        <w:t xml:space="preserve"> 2.0 and ROBINS-I tools for risk bias assessment of </w:t>
      </w:r>
      <w:proofErr w:type="spellStart"/>
      <w:r w:rsidR="006510E1" w:rsidRPr="00DC693C">
        <w:rPr>
          <w:rFonts w:ascii="Times New Roman" w:eastAsia="宋体" w:hAnsi="Times New Roman" w:cs="Times New Roman"/>
          <w:sz w:val="24"/>
          <w:shd w:val="clear" w:color="auto" w:fill="FFFFFF"/>
        </w:rPr>
        <w:t>randomised</w:t>
      </w:r>
      <w:proofErr w:type="spellEnd"/>
      <w:r w:rsidR="006510E1" w:rsidRPr="00DC693C">
        <w:rPr>
          <w:rFonts w:ascii="Times New Roman" w:eastAsia="宋体" w:hAnsi="Times New Roman" w:cs="Times New Roman"/>
          <w:sz w:val="24"/>
          <w:shd w:val="clear" w:color="auto" w:fill="FFFFFF"/>
        </w:rPr>
        <w:t xml:space="preserve"> controlled trials</w:t>
      </w:r>
      <w:r w:rsidR="006807E4" w:rsidRPr="00DC693C">
        <w:rPr>
          <w:rFonts w:ascii="Times New Roman" w:eastAsia="宋体" w:hAnsi="Times New Roman" w:cs="Times New Roman"/>
          <w:sz w:val="24"/>
          <w:shd w:val="clear" w:color="auto" w:fill="FFFFFF"/>
        </w:rPr>
        <w:t xml:space="preserve"> </w:t>
      </w:r>
      <w:r w:rsidR="006510E1" w:rsidRPr="00DC693C">
        <w:rPr>
          <w:rFonts w:ascii="Times New Roman" w:eastAsia="宋体" w:hAnsi="Times New Roman" w:cs="Times New Roman"/>
          <w:sz w:val="24"/>
          <w:shd w:val="clear" w:color="auto" w:fill="FFFFFF"/>
        </w:rPr>
        <w:t>and retrospective intervention studies respectively</w:t>
      </w:r>
      <w:r w:rsidR="006807E4" w:rsidRPr="00DC693C">
        <w:rPr>
          <w:rFonts w:ascii="Times New Roman" w:eastAsia="宋体" w:hAnsi="Times New Roman" w:cs="Times New Roman"/>
          <w:sz w:val="24"/>
          <w:shd w:val="clear" w:color="auto" w:fill="FFFFFF"/>
        </w:rPr>
        <w:t>.</w:t>
      </w:r>
      <w:r w:rsidR="006510E1" w:rsidRPr="00DC693C">
        <w:rPr>
          <w:rFonts w:ascii="Times New Roman" w:eastAsia="宋体" w:hAnsi="Times New Roman" w:cs="Times New Roman"/>
          <w:sz w:val="24"/>
          <w:shd w:val="clear" w:color="auto" w:fill="FFFFFF"/>
        </w:rPr>
        <w:t xml:space="preserve"> </w:t>
      </w:r>
      <w:r w:rsidR="006807E4" w:rsidRPr="00DC693C">
        <w:rPr>
          <w:rFonts w:ascii="Times New Roman" w:eastAsia="宋体" w:hAnsi="Times New Roman" w:cs="Times New Roman"/>
          <w:sz w:val="24"/>
          <w:shd w:val="clear" w:color="auto" w:fill="FFFFFF"/>
        </w:rPr>
        <w:t>T</w:t>
      </w:r>
      <w:r w:rsidR="006510E1" w:rsidRPr="00DC693C">
        <w:rPr>
          <w:rFonts w:ascii="Times New Roman" w:eastAsia="宋体" w:hAnsi="Times New Roman" w:cs="Times New Roman"/>
          <w:sz w:val="24"/>
          <w:shd w:val="clear" w:color="auto" w:fill="FFFFFF"/>
        </w:rPr>
        <w:t>he EndNote software (version X9.3.3) was still used as a tool for screening the literature</w:t>
      </w:r>
      <w:r w:rsidR="006807E4" w:rsidRPr="00DC693C">
        <w:rPr>
          <w:rFonts w:ascii="Times New Roman" w:eastAsia="宋体" w:hAnsi="Times New Roman" w:cs="Times New Roman"/>
          <w:sz w:val="24"/>
          <w:shd w:val="clear" w:color="auto" w:fill="FFFFFF"/>
        </w:rPr>
        <w:t>.</w:t>
      </w:r>
      <w:r w:rsidR="006510E1" w:rsidRPr="00DC693C">
        <w:rPr>
          <w:rFonts w:ascii="Times New Roman" w:eastAsia="宋体" w:hAnsi="Times New Roman" w:cs="Times New Roman"/>
          <w:sz w:val="24"/>
          <w:shd w:val="clear" w:color="auto" w:fill="FFFFFF"/>
        </w:rPr>
        <w:t xml:space="preserve"> As in </w:t>
      </w:r>
      <w:r w:rsidR="00626499" w:rsidRPr="00DC693C">
        <w:rPr>
          <w:rFonts w:ascii="Times New Roman" w:eastAsia="宋体" w:hAnsi="Times New Roman" w:cs="Times New Roman"/>
          <w:sz w:val="24"/>
          <w:shd w:val="clear" w:color="auto" w:fill="FFFFFF"/>
        </w:rPr>
        <w:t xml:space="preserve">the </w:t>
      </w:r>
      <w:r w:rsidR="006510E1" w:rsidRPr="00DC693C">
        <w:rPr>
          <w:rFonts w:ascii="Times New Roman" w:eastAsia="宋体" w:hAnsi="Times New Roman" w:cs="Times New Roman"/>
          <w:sz w:val="24"/>
          <w:shd w:val="clear" w:color="auto" w:fill="FFFFFF"/>
        </w:rPr>
        <w:t>previous stud</w:t>
      </w:r>
      <w:r w:rsidR="00626499" w:rsidRPr="00DC693C">
        <w:rPr>
          <w:rFonts w:ascii="Times New Roman" w:eastAsia="宋体" w:hAnsi="Times New Roman" w:cs="Times New Roman"/>
          <w:sz w:val="24"/>
          <w:shd w:val="clear" w:color="auto" w:fill="FFFFFF"/>
        </w:rPr>
        <w:t xml:space="preserve">y </w:t>
      </w:r>
      <w:r w:rsidR="00626499" w:rsidRPr="002A66D4">
        <w:rPr>
          <w:rFonts w:ascii="Times New Roman" w:eastAsia="宋体" w:hAnsi="Times New Roman" w:cs="Times New Roman"/>
          <w:sz w:val="24"/>
          <w:shd w:val="clear" w:color="auto" w:fill="FFFFFF"/>
        </w:rPr>
        <w:fldChar w:fldCharType="begin">
          <w:fldData xml:space="preserve">PEVuZE5vdGU+PENpdGU+PEF1dGhvcj5HdW88L0F1dGhvcj48WWVhcj4yMDIyPC9ZZWFyPjxSZWNO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</w:fldData>
        </w:fldChar>
      </w:r>
      <w:r w:rsidR="00626499" w:rsidRPr="00DC693C">
        <w:rPr>
          <w:rFonts w:ascii="Times New Roman" w:eastAsia="宋体" w:hAnsi="Times New Roman" w:cs="Times New Roman"/>
          <w:sz w:val="24"/>
          <w:shd w:val="clear" w:color="auto" w:fill="FFFFFF"/>
        </w:rPr>
        <w:instrText xml:space="preserve"> ADDIN EN.CITE </w:instrText>
      </w:r>
      <w:r w:rsidR="00626499" w:rsidRPr="002A66D4">
        <w:rPr>
          <w:rFonts w:ascii="Times New Roman" w:eastAsia="宋体" w:hAnsi="Times New Roman" w:cs="Times New Roman"/>
          <w:sz w:val="24"/>
          <w:shd w:val="clear" w:color="auto" w:fill="FFFFFF"/>
        </w:rPr>
        <w:fldChar w:fldCharType="begin">
          <w:fldData xml:space="preserve">PEVuZE5vdGU+PENpdGU+PEF1dGhvcj5HdW88L0F1dGhvcj48WWVhcj4yMDIyPC9ZZWFyPjxSZWNO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</w:fldData>
        </w:fldChar>
      </w:r>
      <w:r w:rsidR="00626499" w:rsidRPr="00DC693C">
        <w:rPr>
          <w:rFonts w:ascii="Times New Roman" w:eastAsia="宋体" w:hAnsi="Times New Roman" w:cs="Times New Roman"/>
          <w:sz w:val="24"/>
          <w:shd w:val="clear" w:color="auto" w:fill="FFFFFF"/>
        </w:rPr>
        <w:instrText xml:space="preserve"> ADDIN EN.CITE.DATA </w:instrText>
      </w:r>
      <w:r w:rsidR="00626499" w:rsidRPr="002A66D4">
        <w:rPr>
          <w:rFonts w:ascii="Times New Roman" w:eastAsia="宋体" w:hAnsi="Times New Roman" w:cs="Times New Roman"/>
          <w:sz w:val="24"/>
          <w:shd w:val="clear" w:color="auto" w:fill="FFFFFF"/>
        </w:rPr>
      </w:r>
      <w:r w:rsidR="00626499" w:rsidRPr="002A66D4">
        <w:rPr>
          <w:rFonts w:ascii="Times New Roman" w:eastAsia="宋体" w:hAnsi="Times New Roman" w:cs="Times New Roman"/>
          <w:sz w:val="24"/>
          <w:shd w:val="clear" w:color="auto" w:fill="FFFFFF"/>
        </w:rPr>
        <w:fldChar w:fldCharType="end"/>
      </w:r>
      <w:r w:rsidR="00626499" w:rsidRPr="002A66D4">
        <w:rPr>
          <w:rFonts w:ascii="Times New Roman" w:eastAsia="宋体" w:hAnsi="Times New Roman" w:cs="Times New Roman"/>
          <w:sz w:val="24"/>
          <w:shd w:val="clear" w:color="auto" w:fill="FFFFFF"/>
        </w:rPr>
      </w:r>
      <w:r w:rsidR="00626499" w:rsidRPr="002A66D4">
        <w:rPr>
          <w:rFonts w:ascii="Times New Roman" w:eastAsia="宋体" w:hAnsi="Times New Roman" w:cs="Times New Roman"/>
          <w:sz w:val="24"/>
          <w:shd w:val="clear" w:color="auto" w:fill="FFFFFF"/>
        </w:rPr>
        <w:fldChar w:fldCharType="separate"/>
      </w:r>
      <w:r w:rsidR="00626499" w:rsidRPr="00DC693C">
        <w:rPr>
          <w:rFonts w:ascii="Times New Roman" w:eastAsia="宋体" w:hAnsi="Times New Roman" w:cs="Times New Roman"/>
          <w:noProof/>
          <w:sz w:val="24"/>
          <w:shd w:val="clear" w:color="auto" w:fill="FFFFFF"/>
        </w:rPr>
        <w:t>[12]</w:t>
      </w:r>
      <w:r w:rsidR="00626499" w:rsidRPr="002A66D4">
        <w:rPr>
          <w:rFonts w:ascii="Times New Roman" w:eastAsia="宋体" w:hAnsi="Times New Roman" w:cs="Times New Roman"/>
          <w:sz w:val="24"/>
          <w:shd w:val="clear" w:color="auto" w:fill="FFFFFF"/>
        </w:rPr>
        <w:fldChar w:fldCharType="end"/>
      </w:r>
      <w:r w:rsidR="006510E1" w:rsidRPr="00DC693C">
        <w:rPr>
          <w:rFonts w:ascii="Times New Roman" w:eastAsia="宋体" w:hAnsi="Times New Roman" w:cs="Times New Roman"/>
          <w:sz w:val="24"/>
          <w:shd w:val="clear" w:color="auto" w:fill="FFFFFF"/>
        </w:rPr>
        <w:t>, the Stata 17.0 software (Stata Corp., College Station, TX, USA) was used for the combined analysis of data.</w:t>
      </w:r>
    </w:p>
    <w:p w14:paraId="0BBD3E28" w14:textId="77777777" w:rsidR="009139EF" w:rsidRPr="00DC693C" w:rsidRDefault="009139EF">
      <w:pPr>
        <w:snapToGrid w:val="0"/>
        <w:spacing w:before="120" w:after="120" w:line="480" w:lineRule="auto"/>
        <w:rPr>
          <w:rFonts w:ascii="Times New Roman" w:hAnsi="Times New Roman" w:cs="Times New Roman"/>
          <w:b/>
          <w:bCs/>
          <w:kern w:val="0"/>
          <w:sz w:val="24"/>
        </w:rPr>
      </w:pPr>
    </w:p>
    <w:p w14:paraId="67BC351A" w14:textId="76CC3413" w:rsidR="009139EF" w:rsidRPr="00DC693C" w:rsidRDefault="00125FE0" w:rsidP="007C6222">
      <w:pPr>
        <w:snapToGrid w:val="0"/>
        <w:spacing w:before="120" w:after="120" w:line="480" w:lineRule="auto"/>
        <w:rPr>
          <w:rFonts w:ascii="Times New Roman" w:hAnsi="Times New Roman" w:cs="Times New Roman"/>
          <w:b/>
          <w:bCs/>
          <w:kern w:val="0"/>
          <w:sz w:val="24"/>
        </w:rPr>
      </w:pPr>
      <w:r w:rsidRPr="00DC693C">
        <w:rPr>
          <w:rFonts w:ascii="Times New Roman" w:hAnsi="Times New Roman" w:cs="Times New Roman"/>
          <w:b/>
          <w:bCs/>
          <w:kern w:val="0"/>
          <w:sz w:val="24"/>
        </w:rPr>
        <w:t>Results</w:t>
      </w:r>
    </w:p>
    <w:p w14:paraId="0206824C" w14:textId="51DE9FAD" w:rsidR="00A84650" w:rsidRPr="00DC693C" w:rsidRDefault="00125FE0" w:rsidP="007C6222">
      <w:pPr>
        <w:snapToGrid w:val="0"/>
        <w:spacing w:before="120" w:after="120" w:line="480" w:lineRule="auto"/>
        <w:rPr>
          <w:rFonts w:ascii="Times New Roman" w:eastAsia="宋体" w:hAnsi="Times New Roman" w:cs="Times New Roman"/>
          <w:i/>
          <w:iCs/>
          <w:sz w:val="24"/>
          <w:shd w:val="clear" w:color="auto" w:fill="FFFFFF"/>
        </w:rPr>
      </w:pPr>
      <w:r w:rsidRPr="00DC693C">
        <w:rPr>
          <w:rFonts w:ascii="Times New Roman" w:eastAsia="宋体" w:hAnsi="Times New Roman" w:cs="Times New Roman"/>
          <w:i/>
          <w:iCs/>
          <w:sz w:val="24"/>
          <w:shd w:val="clear" w:color="auto" w:fill="FFFFFF"/>
        </w:rPr>
        <w:t>Literature Selection and Characteristics</w:t>
      </w:r>
    </w:p>
    <w:p w14:paraId="6F794005" w14:textId="682EDEE8" w:rsidR="009139EF" w:rsidRPr="00DC693C" w:rsidRDefault="00A20C23" w:rsidP="00A20C23">
      <w:pPr>
        <w:snapToGrid w:val="0"/>
        <w:spacing w:before="120" w:after="120" w:line="480" w:lineRule="auto"/>
        <w:rPr>
          <w:rFonts w:ascii="Times New Roman" w:eastAsia="宋体" w:hAnsi="Times New Roman" w:cs="Times New Roman"/>
          <w:sz w:val="24"/>
          <w:shd w:val="clear" w:color="auto" w:fill="FFFFFF"/>
        </w:rPr>
      </w:pPr>
      <w:r w:rsidRPr="00DC693C">
        <w:rPr>
          <w:rFonts w:ascii="Times New Roman" w:eastAsia="宋体" w:hAnsi="Times New Roman" w:cs="Times New Roman"/>
          <w:sz w:val="24"/>
          <w:shd w:val="clear" w:color="auto" w:fill="FFFFFF"/>
        </w:rPr>
        <w:t xml:space="preserve">This update </w:t>
      </w:r>
      <w:r w:rsidR="00A07ED7">
        <w:rPr>
          <w:rFonts w:ascii="Times New Roman" w:eastAsia="宋体" w:hAnsi="Times New Roman" w:cs="Times New Roman"/>
          <w:sz w:val="24"/>
          <w:shd w:val="clear" w:color="auto" w:fill="FFFFFF"/>
        </w:rPr>
        <w:t>retrieved</w:t>
      </w:r>
      <w:r w:rsidR="00A07ED7" w:rsidRPr="00DC693C">
        <w:rPr>
          <w:rFonts w:ascii="Times New Roman" w:eastAsia="宋体" w:hAnsi="Times New Roman" w:cs="Times New Roman"/>
          <w:sz w:val="24"/>
          <w:shd w:val="clear" w:color="auto" w:fill="FFFFFF"/>
        </w:rPr>
        <w:t xml:space="preserve"> </w:t>
      </w:r>
      <w:r w:rsidRPr="00DC693C">
        <w:rPr>
          <w:rFonts w:ascii="Times New Roman" w:eastAsia="宋体" w:hAnsi="Times New Roman" w:cs="Times New Roman"/>
          <w:sz w:val="24"/>
          <w:shd w:val="clear" w:color="auto" w:fill="FFFFFF"/>
        </w:rPr>
        <w:t>4,180 studies in the initial search</w:t>
      </w:r>
      <w:r w:rsidR="00A07ED7">
        <w:rPr>
          <w:rFonts w:ascii="Times New Roman" w:eastAsia="宋体" w:hAnsi="Times New Roman" w:cs="Times New Roman"/>
          <w:sz w:val="24"/>
          <w:shd w:val="clear" w:color="auto" w:fill="FFFFFF"/>
        </w:rPr>
        <w:t xml:space="preserve"> and </w:t>
      </w:r>
      <w:r w:rsidRPr="00DC693C">
        <w:rPr>
          <w:rFonts w:ascii="Times New Roman" w:eastAsia="宋体" w:hAnsi="Times New Roman" w:cs="Times New Roman"/>
          <w:sz w:val="24"/>
          <w:shd w:val="clear" w:color="auto" w:fill="FFFFFF"/>
        </w:rPr>
        <w:t xml:space="preserve">2,757 </w:t>
      </w:r>
      <w:r w:rsidR="00A07ED7">
        <w:rPr>
          <w:rFonts w:ascii="Times New Roman" w:eastAsia="宋体" w:hAnsi="Times New Roman" w:cs="Times New Roman"/>
          <w:sz w:val="24"/>
          <w:shd w:val="clear" w:color="auto" w:fill="FFFFFF"/>
        </w:rPr>
        <w:t xml:space="preserve">studies were left </w:t>
      </w:r>
      <w:r w:rsidRPr="00DC693C">
        <w:rPr>
          <w:rFonts w:ascii="Times New Roman" w:eastAsia="宋体" w:hAnsi="Times New Roman" w:cs="Times New Roman"/>
          <w:sz w:val="24"/>
          <w:shd w:val="clear" w:color="auto" w:fill="FFFFFF"/>
        </w:rPr>
        <w:t xml:space="preserve">after removing duplicates. </w:t>
      </w:r>
      <w:proofErr w:type="gramStart"/>
      <w:r w:rsidR="00A07ED7">
        <w:rPr>
          <w:rFonts w:ascii="Times New Roman" w:eastAsia="宋体" w:hAnsi="Times New Roman" w:cs="Times New Roman"/>
          <w:sz w:val="24"/>
          <w:shd w:val="clear" w:color="auto" w:fill="FFFFFF"/>
        </w:rPr>
        <w:t>Next</w:t>
      </w:r>
      <w:proofErr w:type="gramEnd"/>
      <w:r w:rsidR="00A07ED7">
        <w:rPr>
          <w:rFonts w:ascii="Times New Roman" w:eastAsia="宋体" w:hAnsi="Times New Roman" w:cs="Times New Roman"/>
          <w:sz w:val="24"/>
          <w:shd w:val="clear" w:color="auto" w:fill="FFFFFF"/>
        </w:rPr>
        <w:t xml:space="preserve"> we </w:t>
      </w:r>
      <w:r w:rsidRPr="00DC693C">
        <w:rPr>
          <w:rFonts w:ascii="Times New Roman" w:eastAsia="宋体" w:hAnsi="Times New Roman" w:cs="Times New Roman"/>
          <w:sz w:val="24"/>
          <w:shd w:val="clear" w:color="auto" w:fill="FFFFFF"/>
        </w:rPr>
        <w:t>scree</w:t>
      </w:r>
      <w:r w:rsidRPr="00A07ED7">
        <w:rPr>
          <w:rFonts w:ascii="Times New Roman" w:eastAsia="宋体" w:hAnsi="Times New Roman" w:cs="Times New Roman"/>
          <w:sz w:val="24"/>
          <w:shd w:val="clear" w:color="auto" w:fill="FFFFFF"/>
        </w:rPr>
        <w:t>n</w:t>
      </w:r>
      <w:r w:rsidR="00A07ED7">
        <w:rPr>
          <w:rFonts w:ascii="Times New Roman" w:eastAsia="宋体" w:hAnsi="Times New Roman" w:cs="Times New Roman"/>
          <w:sz w:val="24"/>
          <w:shd w:val="clear" w:color="auto" w:fill="FFFFFF"/>
        </w:rPr>
        <w:t xml:space="preserve">ed </w:t>
      </w:r>
      <w:r w:rsidRPr="00DC693C">
        <w:rPr>
          <w:rFonts w:ascii="Times New Roman" w:eastAsia="宋体" w:hAnsi="Times New Roman" w:cs="Times New Roman"/>
          <w:sz w:val="24"/>
          <w:shd w:val="clear" w:color="auto" w:fill="FFFFFF"/>
        </w:rPr>
        <w:t>titles</w:t>
      </w:r>
      <w:r w:rsidR="00A07ED7">
        <w:rPr>
          <w:rFonts w:ascii="Times New Roman" w:eastAsia="宋体" w:hAnsi="Times New Roman" w:cs="Times New Roman"/>
          <w:sz w:val="24"/>
          <w:shd w:val="clear" w:color="auto" w:fill="FFFFFF"/>
        </w:rPr>
        <w:t xml:space="preserve">, </w:t>
      </w:r>
      <w:r w:rsidRPr="00DC693C">
        <w:rPr>
          <w:rFonts w:ascii="Times New Roman" w:eastAsia="宋体" w:hAnsi="Times New Roman" w:cs="Times New Roman"/>
          <w:sz w:val="24"/>
          <w:shd w:val="clear" w:color="auto" w:fill="FFFFFF"/>
        </w:rPr>
        <w:t>abstracts and full text</w:t>
      </w:r>
      <w:r w:rsidR="00A07ED7">
        <w:rPr>
          <w:rFonts w:ascii="Times New Roman" w:eastAsia="宋体" w:hAnsi="Times New Roman" w:cs="Times New Roman"/>
          <w:sz w:val="24"/>
          <w:shd w:val="clear" w:color="auto" w:fill="FFFFFF"/>
        </w:rPr>
        <w:t xml:space="preserve"> respectively</w:t>
      </w:r>
      <w:r w:rsidRPr="00DC693C">
        <w:rPr>
          <w:rFonts w:ascii="Times New Roman" w:eastAsia="宋体" w:hAnsi="Times New Roman" w:cs="Times New Roman"/>
          <w:sz w:val="24"/>
          <w:shd w:val="clear" w:color="auto" w:fill="FFFFFF"/>
        </w:rPr>
        <w:t xml:space="preserve">, 52 </w:t>
      </w:r>
      <w:r w:rsidRPr="00DC693C">
        <w:rPr>
          <w:rFonts w:ascii="Times New Roman" w:eastAsia="宋体" w:hAnsi="Times New Roman" w:cs="Times New Roman"/>
          <w:sz w:val="24"/>
          <w:shd w:val="clear" w:color="auto" w:fill="FFFFFF"/>
        </w:rPr>
        <w:lastRenderedPageBreak/>
        <w:t xml:space="preserve">studies </w:t>
      </w:r>
      <w:r w:rsidR="00A07ED7">
        <w:rPr>
          <w:rFonts w:ascii="Times New Roman" w:eastAsia="宋体" w:hAnsi="Times New Roman" w:cs="Times New Roman"/>
          <w:sz w:val="24"/>
          <w:shd w:val="clear" w:color="auto" w:fill="FFFFFF"/>
        </w:rPr>
        <w:t>meeting the selection criteria were included.</w:t>
      </w:r>
      <w:r w:rsidRPr="00DC693C">
        <w:rPr>
          <w:rFonts w:ascii="Times New Roman" w:eastAsia="宋体" w:hAnsi="Times New Roman" w:cs="Times New Roman"/>
          <w:sz w:val="24"/>
          <w:shd w:val="clear" w:color="auto" w:fill="FFFFFF"/>
        </w:rPr>
        <w:t xml:space="preserve"> The flow chart of the screening and reasons for exclusion are shown in Fig 1. In the full text assessment, specific reasons for exclusion were as follows: lack of matched control group (28 studies), lack of comparison of CM efficacy (30 studies), presence of CM in the control group (3 studies), and withdrawal of the publication (1 study).  </w:t>
      </w:r>
    </w:p>
    <w:p w14:paraId="1999E3EC" w14:textId="1F08F18E" w:rsidR="00D11E13" w:rsidRPr="00DC693C" w:rsidRDefault="00A07ED7" w:rsidP="007C6222">
      <w:pPr>
        <w:snapToGrid w:val="0"/>
        <w:spacing w:before="120" w:after="120" w:line="480" w:lineRule="auto"/>
        <w:ind w:firstLineChars="300" w:firstLine="720"/>
        <w:rPr>
          <w:rFonts w:ascii="Times New Roman" w:eastAsia="宋体" w:hAnsi="Times New Roman" w:cs="Times New Roman"/>
          <w:sz w:val="24"/>
          <w:shd w:val="clear" w:color="auto" w:fill="FFFFFF"/>
        </w:rPr>
      </w:pPr>
      <w:r>
        <w:rPr>
          <w:rFonts w:ascii="Times New Roman" w:eastAsia="宋体" w:hAnsi="Times New Roman" w:cs="Times New Roman"/>
          <w:sz w:val="24"/>
          <w:shd w:val="clear" w:color="auto" w:fill="FFFFFF"/>
        </w:rPr>
        <w:t xml:space="preserve">Compared to the search on April 30, </w:t>
      </w:r>
      <w:proofErr w:type="gramStart"/>
      <w:r>
        <w:rPr>
          <w:rFonts w:ascii="Times New Roman" w:eastAsia="宋体" w:hAnsi="Times New Roman" w:cs="Times New Roman"/>
          <w:sz w:val="24"/>
          <w:shd w:val="clear" w:color="auto" w:fill="FFFFFF"/>
        </w:rPr>
        <w:t>2021</w:t>
      </w:r>
      <w:proofErr w:type="gramEnd"/>
      <w:r>
        <w:rPr>
          <w:rFonts w:ascii="Times New Roman" w:eastAsia="宋体" w:hAnsi="Times New Roman" w:cs="Times New Roman"/>
          <w:sz w:val="24"/>
          <w:shd w:val="clear" w:color="auto" w:fill="FFFFFF"/>
        </w:rPr>
        <w:t xml:space="preserve"> </w:t>
      </w:r>
      <w:r w:rsidR="00DC693C" w:rsidRPr="009822D2">
        <w:rPr>
          <w:rFonts w:ascii="Times New Roman" w:eastAsia="宋体" w:hAnsi="Times New Roman" w:cs="Times New Roman"/>
          <w:sz w:val="24"/>
          <w:shd w:val="clear" w:color="auto" w:fill="FFFFFF"/>
        </w:rPr>
        <w:fldChar w:fldCharType="begin">
          <w:fldData xml:space="preserve">PEVuZE5vdGU+PENpdGU+PEF1dGhvcj5HdW88L0F1dGhvcj48WWVhcj4yMDIyPC9ZZWFyPjxSZWNO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</w:fldData>
        </w:fldChar>
      </w:r>
      <w:r w:rsidR="00DC693C" w:rsidRPr="009822D2">
        <w:rPr>
          <w:rFonts w:ascii="Times New Roman" w:eastAsia="宋体" w:hAnsi="Times New Roman" w:cs="Times New Roman"/>
          <w:sz w:val="24"/>
          <w:shd w:val="clear" w:color="auto" w:fill="FFFFFF"/>
        </w:rPr>
        <w:instrText xml:space="preserve"> ADDIN EN.CITE </w:instrText>
      </w:r>
      <w:r w:rsidR="00DC693C" w:rsidRPr="009822D2">
        <w:rPr>
          <w:rFonts w:ascii="Times New Roman" w:eastAsia="宋体" w:hAnsi="Times New Roman" w:cs="Times New Roman"/>
          <w:sz w:val="24"/>
          <w:shd w:val="clear" w:color="auto" w:fill="FFFFFF"/>
        </w:rPr>
        <w:fldChar w:fldCharType="begin">
          <w:fldData xml:space="preserve">PEVuZE5vdGU+PENpdGU+PEF1dGhvcj5HdW88L0F1dGhvcj48WWVhcj4yMDIyPC9ZZWFyPjxSZWNO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</w:fldData>
        </w:fldChar>
      </w:r>
      <w:r w:rsidR="00DC693C" w:rsidRPr="009822D2">
        <w:rPr>
          <w:rFonts w:ascii="Times New Roman" w:eastAsia="宋体" w:hAnsi="Times New Roman" w:cs="Times New Roman"/>
          <w:sz w:val="24"/>
          <w:shd w:val="clear" w:color="auto" w:fill="FFFFFF"/>
        </w:rPr>
        <w:instrText xml:space="preserve"> ADDIN EN.CITE.DATA </w:instrText>
      </w:r>
      <w:r w:rsidR="00DC693C" w:rsidRPr="009822D2">
        <w:rPr>
          <w:rFonts w:ascii="Times New Roman" w:eastAsia="宋体" w:hAnsi="Times New Roman" w:cs="Times New Roman"/>
          <w:sz w:val="24"/>
          <w:shd w:val="clear" w:color="auto" w:fill="FFFFFF"/>
        </w:rPr>
      </w:r>
      <w:r w:rsidR="00DC693C" w:rsidRPr="009822D2">
        <w:rPr>
          <w:rFonts w:ascii="Times New Roman" w:eastAsia="宋体" w:hAnsi="Times New Roman" w:cs="Times New Roman"/>
          <w:sz w:val="24"/>
          <w:shd w:val="clear" w:color="auto" w:fill="FFFFFF"/>
        </w:rPr>
        <w:fldChar w:fldCharType="end"/>
      </w:r>
      <w:r w:rsidR="00DC693C" w:rsidRPr="009822D2">
        <w:rPr>
          <w:rFonts w:ascii="Times New Roman" w:eastAsia="宋体" w:hAnsi="Times New Roman" w:cs="Times New Roman"/>
          <w:sz w:val="24"/>
          <w:shd w:val="clear" w:color="auto" w:fill="FFFFFF"/>
        </w:rPr>
      </w:r>
      <w:r w:rsidR="00DC693C" w:rsidRPr="009822D2">
        <w:rPr>
          <w:rFonts w:ascii="Times New Roman" w:eastAsia="宋体" w:hAnsi="Times New Roman" w:cs="Times New Roman"/>
          <w:sz w:val="24"/>
          <w:shd w:val="clear" w:color="auto" w:fill="FFFFFF"/>
        </w:rPr>
        <w:fldChar w:fldCharType="separate"/>
      </w:r>
      <w:r w:rsidR="00DC693C" w:rsidRPr="009822D2">
        <w:rPr>
          <w:rFonts w:ascii="Times New Roman" w:eastAsia="宋体" w:hAnsi="Times New Roman" w:cs="Times New Roman"/>
          <w:noProof/>
          <w:sz w:val="24"/>
          <w:shd w:val="clear" w:color="auto" w:fill="FFFFFF"/>
        </w:rPr>
        <w:t>[12]</w:t>
      </w:r>
      <w:r w:rsidR="00DC693C" w:rsidRPr="009822D2">
        <w:rPr>
          <w:rFonts w:ascii="Times New Roman" w:eastAsia="宋体" w:hAnsi="Times New Roman" w:cs="Times New Roman"/>
          <w:sz w:val="24"/>
          <w:shd w:val="clear" w:color="auto" w:fill="FFFFFF"/>
        </w:rPr>
        <w:fldChar w:fldCharType="end"/>
      </w:r>
      <w:r>
        <w:rPr>
          <w:rFonts w:ascii="Times New Roman" w:eastAsia="宋体" w:hAnsi="Times New Roman" w:cs="Times New Roman"/>
          <w:sz w:val="24"/>
          <w:shd w:val="clear" w:color="auto" w:fill="FFFFFF"/>
        </w:rPr>
        <w:t>, no new eligible studies were included. There were</w:t>
      </w:r>
      <w:r w:rsidR="00A20C23" w:rsidRPr="00DC693C">
        <w:rPr>
          <w:rFonts w:ascii="Times New Roman" w:eastAsia="宋体" w:hAnsi="Times New Roman" w:cs="Times New Roman"/>
          <w:sz w:val="24"/>
          <w:shd w:val="clear" w:color="auto" w:fill="FFFFFF"/>
        </w:rPr>
        <w:t xml:space="preserve"> 52 studie</w:t>
      </w:r>
      <w:r w:rsidR="00125FE0" w:rsidRPr="00DC693C">
        <w:rPr>
          <w:rFonts w:ascii="Times New Roman" w:eastAsia="宋体" w:hAnsi="Times New Roman" w:cs="Times New Roman"/>
          <w:sz w:val="24"/>
          <w:shd w:val="clear" w:color="auto" w:fill="FFFFFF"/>
        </w:rPr>
        <w:t>s</w:t>
      </w:r>
      <w:r>
        <w:rPr>
          <w:rFonts w:ascii="Times New Roman" w:eastAsia="宋体" w:hAnsi="Times New Roman" w:cs="Times New Roman"/>
          <w:sz w:val="24"/>
          <w:shd w:val="clear" w:color="auto" w:fill="FFFFFF"/>
        </w:rPr>
        <w:t xml:space="preserve">, including </w:t>
      </w:r>
      <w:r w:rsidR="00125FE0" w:rsidRPr="00DC693C">
        <w:rPr>
          <w:rFonts w:ascii="Times New Roman" w:eastAsia="宋体" w:hAnsi="Times New Roman" w:cs="Times New Roman"/>
          <w:sz w:val="24"/>
          <w:shd w:val="clear" w:color="auto" w:fill="FFFFFF"/>
        </w:rPr>
        <w:t>12</w:t>
      </w:r>
      <w:r w:rsidR="00125FE0" w:rsidRPr="00DC693C">
        <w:rPr>
          <w:rFonts w:ascii="Times New Roman" w:eastAsia="宋体" w:hAnsi="Times New Roman" w:cs="Times New Roman"/>
          <w:sz w:val="24"/>
          <w:shd w:val="clear" w:color="auto" w:fill="FFFFFF"/>
          <w:vertAlign w:val="superscript"/>
        </w:rPr>
        <w:t xml:space="preserve"> </w:t>
      </w:r>
      <w:r w:rsidR="00125FE0" w:rsidRPr="00D21B83">
        <w:rPr>
          <w:rFonts w:ascii="Times New Roman" w:eastAsia="宋体" w:hAnsi="Times New Roman" w:cs="Times New Roman"/>
          <w:sz w:val="24"/>
          <w:shd w:val="clear" w:color="auto" w:fill="FFFFFF"/>
        </w:rPr>
        <w:fldChar w:fldCharType="begin">
          <w:fldData xml:space="preserve">ZW5nLCBRLjwvYXV0aG9yPjxhdXRob3I+WWFuZywgWi48L2F1dGhvcj48YXV0aG9yPkxpYW5nLCBK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</w:fldData>
        </w:fldChar>
      </w:r>
      <w:r w:rsidR="006510E1" w:rsidRPr="00DC693C">
        <w:rPr>
          <w:rFonts w:ascii="Times New Roman" w:eastAsia="宋体" w:hAnsi="Times New Roman" w:cs="Times New Roman"/>
          <w:sz w:val="24"/>
          <w:shd w:val="clear" w:color="auto" w:fill="FFFFFF"/>
        </w:rPr>
        <w:instrText xml:space="preserve"> ADDIN EN.CITE </w:instrText>
      </w:r>
      <w:r w:rsidR="006510E1" w:rsidRPr="00D21B83">
        <w:rPr>
          <w:rFonts w:ascii="Times New Roman" w:eastAsia="宋体" w:hAnsi="Times New Roman" w:cs="Times New Roman"/>
          <w:sz w:val="24"/>
          <w:shd w:val="clear" w:color="auto" w:fill="FFFFFF"/>
        </w:rPr>
        <w:fldChar w:fldCharType="begin">
          <w:fldData xml:space="preserve">PEVuZE5vdGU+PENpdGU+PEF1dGhvcj5XYW5nPC9BdXRob3I+PFllYXI+MjAyMDwvWWVhcj48UmVj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B5YW5kZW5neWluZ0BvdXRsb29rLmNvbS4mI3hEO0dDUCBDbGluUGx1cyBD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NDMxNjY0NzJAcXEuY29tLiYjeEQ7SHViZWkg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==
</w:fldData>
        </w:fldChar>
      </w:r>
      <w:r w:rsidR="006510E1" w:rsidRPr="00DC693C">
        <w:rPr>
          <w:rFonts w:ascii="Times New Roman" w:eastAsia="宋体" w:hAnsi="Times New Roman" w:cs="Times New Roman"/>
          <w:sz w:val="24"/>
          <w:shd w:val="clear" w:color="auto" w:fill="FFFFFF"/>
        </w:rPr>
        <w:instrText xml:space="preserve"> ADDIN EN.CITE.DATA </w:instrText>
      </w:r>
      <w:r w:rsidR="006510E1" w:rsidRPr="00D21B83">
        <w:rPr>
          <w:rFonts w:ascii="Times New Roman" w:eastAsia="宋体" w:hAnsi="Times New Roman" w:cs="Times New Roman"/>
          <w:sz w:val="24"/>
          <w:shd w:val="clear" w:color="auto" w:fill="FFFFFF"/>
        </w:rPr>
      </w:r>
      <w:r w:rsidR="006510E1" w:rsidRPr="00D21B83">
        <w:rPr>
          <w:rFonts w:ascii="Times New Roman" w:eastAsia="宋体" w:hAnsi="Times New Roman" w:cs="Times New Roman"/>
          <w:sz w:val="24"/>
          <w:shd w:val="clear" w:color="auto" w:fill="FFFFFF"/>
        </w:rPr>
        <w:fldChar w:fldCharType="end"/>
      </w:r>
      <w:r w:rsidR="006510E1" w:rsidRPr="00D21B83">
        <w:rPr>
          <w:rFonts w:ascii="Times New Roman" w:eastAsia="宋体" w:hAnsi="Times New Roman" w:cs="Times New Roman"/>
          <w:sz w:val="24"/>
          <w:shd w:val="clear" w:color="auto" w:fill="FFFFFF"/>
        </w:rPr>
        <w:fldChar w:fldCharType="begin">
          <w:fldData xml:space="preserve">ZW5nLCBRLjwvYXV0aG9yPjxhdXRob3I+WWFuZywgWi48L2F1dGhvcj48YXV0aG9yPkxpYW5nLCBK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</w:fldData>
        </w:fldChar>
      </w:r>
      <w:r w:rsidR="006510E1" w:rsidRPr="00DC693C">
        <w:rPr>
          <w:rFonts w:ascii="Times New Roman" w:eastAsia="宋体" w:hAnsi="Times New Roman" w:cs="Times New Roman"/>
          <w:sz w:val="24"/>
          <w:shd w:val="clear" w:color="auto" w:fill="FFFFFF"/>
        </w:rPr>
        <w:instrText xml:space="preserve"> ADDIN EN.CITE.DATA </w:instrText>
      </w:r>
      <w:r w:rsidR="006510E1" w:rsidRPr="00D21B83">
        <w:rPr>
          <w:rFonts w:ascii="Times New Roman" w:eastAsia="宋体" w:hAnsi="Times New Roman" w:cs="Times New Roman"/>
          <w:sz w:val="24"/>
          <w:shd w:val="clear" w:color="auto" w:fill="FFFFFF"/>
        </w:rPr>
      </w:r>
      <w:r w:rsidR="006510E1" w:rsidRPr="00D21B83">
        <w:rPr>
          <w:rFonts w:ascii="Times New Roman" w:eastAsia="宋体" w:hAnsi="Times New Roman" w:cs="Times New Roman"/>
          <w:sz w:val="24"/>
          <w:shd w:val="clear" w:color="auto" w:fill="FFFFFF"/>
        </w:rPr>
        <w:fldChar w:fldCharType="end"/>
      </w:r>
      <w:r w:rsidR="00125FE0" w:rsidRPr="00D21B83">
        <w:rPr>
          <w:rFonts w:ascii="Times New Roman" w:eastAsia="宋体" w:hAnsi="Times New Roman" w:cs="Times New Roman"/>
          <w:sz w:val="24"/>
          <w:shd w:val="clear" w:color="auto" w:fill="FFFFFF"/>
        </w:rPr>
      </w:r>
      <w:r w:rsidR="00125FE0" w:rsidRPr="00D21B83">
        <w:rPr>
          <w:rFonts w:ascii="Times New Roman" w:eastAsia="宋体" w:hAnsi="Times New Roman" w:cs="Times New Roman"/>
          <w:sz w:val="24"/>
          <w:shd w:val="clear" w:color="auto" w:fill="FFFFFF"/>
        </w:rPr>
        <w:fldChar w:fldCharType="separate"/>
      </w:r>
      <w:r w:rsidR="006510E1" w:rsidRPr="00DC693C">
        <w:rPr>
          <w:rFonts w:ascii="Times New Roman" w:eastAsia="宋体" w:hAnsi="Times New Roman" w:cs="Times New Roman"/>
          <w:noProof/>
          <w:sz w:val="24"/>
          <w:shd w:val="clear" w:color="auto" w:fill="FFFFFF"/>
        </w:rPr>
        <w:t>[14-25]</w:t>
      </w:r>
      <w:r w:rsidR="00125FE0" w:rsidRPr="00D21B83">
        <w:rPr>
          <w:rFonts w:ascii="Times New Roman" w:eastAsia="宋体" w:hAnsi="Times New Roman" w:cs="Times New Roman"/>
          <w:sz w:val="24"/>
          <w:shd w:val="clear" w:color="auto" w:fill="FFFFFF"/>
        </w:rPr>
        <w:fldChar w:fldCharType="end"/>
      </w:r>
      <w:r w:rsidR="00125FE0" w:rsidRPr="00DC693C">
        <w:rPr>
          <w:rFonts w:ascii="Times New Roman" w:eastAsia="宋体" w:hAnsi="Times New Roman" w:cs="Times New Roman"/>
          <w:sz w:val="24"/>
          <w:shd w:val="clear" w:color="auto" w:fill="FFFFFF"/>
          <w:vertAlign w:val="superscript"/>
        </w:rPr>
        <w:t xml:space="preserve"> </w:t>
      </w:r>
      <w:r w:rsidR="00125FE0" w:rsidRPr="00DC693C">
        <w:rPr>
          <w:rFonts w:ascii="Times New Roman" w:eastAsia="宋体" w:hAnsi="Times New Roman" w:cs="Times New Roman"/>
          <w:sz w:val="24"/>
          <w:shd w:val="clear" w:color="auto" w:fill="FFFFFF"/>
        </w:rPr>
        <w:t>and 40 published in English and Chinese, respectively</w:t>
      </w:r>
      <w:r w:rsidR="00F31BE3" w:rsidRPr="00DC693C">
        <w:rPr>
          <w:rFonts w:ascii="Times New Roman" w:eastAsia="宋体" w:hAnsi="Times New Roman" w:cs="Times New Roman"/>
          <w:sz w:val="24"/>
          <w:shd w:val="clear" w:color="auto" w:fill="FFFFFF"/>
        </w:rPr>
        <w:t>,</w:t>
      </w:r>
      <w:r w:rsidR="00125FE0" w:rsidRPr="00DC693C">
        <w:rPr>
          <w:rFonts w:ascii="Times New Roman" w:eastAsia="宋体" w:hAnsi="Times New Roman" w:cs="Times New Roman"/>
          <w:sz w:val="24"/>
          <w:shd w:val="clear" w:color="auto" w:fill="FFFFFF"/>
        </w:rPr>
        <w:t xml:space="preserve"> </w:t>
      </w:r>
      <w:r w:rsidR="00DC693C">
        <w:rPr>
          <w:rFonts w:ascii="Times New Roman" w:eastAsia="宋体" w:hAnsi="Times New Roman" w:cs="Times New Roman"/>
          <w:sz w:val="24"/>
          <w:shd w:val="clear" w:color="auto" w:fill="FFFFFF"/>
        </w:rPr>
        <w:t xml:space="preserve">enrolling </w:t>
      </w:r>
      <w:r w:rsidR="00125FE0" w:rsidRPr="00DC693C">
        <w:rPr>
          <w:rFonts w:ascii="Times New Roman" w:eastAsia="宋体" w:hAnsi="Times New Roman" w:cs="Times New Roman"/>
          <w:sz w:val="24"/>
          <w:shd w:val="clear" w:color="auto" w:fill="FFFFFF"/>
        </w:rPr>
        <w:t>5,634 patients.</w:t>
      </w:r>
      <w:r w:rsidR="00106F78" w:rsidRPr="00DC693C">
        <w:rPr>
          <w:rFonts w:ascii="Times New Roman" w:eastAsia="宋体" w:hAnsi="Times New Roman" w:cs="Times New Roman"/>
          <w:sz w:val="24"/>
          <w:shd w:val="clear" w:color="auto" w:fill="FFFFFF"/>
        </w:rPr>
        <w:t xml:space="preserve"> </w:t>
      </w:r>
      <w:r w:rsidR="00125FE0" w:rsidRPr="00DC693C">
        <w:rPr>
          <w:rFonts w:ascii="Times New Roman" w:eastAsia="宋体" w:hAnsi="Times New Roman" w:cs="Times New Roman"/>
          <w:sz w:val="24"/>
          <w:shd w:val="clear" w:color="auto" w:fill="FFFFFF"/>
        </w:rPr>
        <w:t>3,389 patients received CM or CM adjunctive to RT in the treatment group, while 2,245 patients received RT in the control group. Thirty-six studies</w:t>
      </w:r>
      <w:r w:rsidR="00125FE0" w:rsidRPr="00DC693C">
        <w:rPr>
          <w:rFonts w:ascii="Times New Roman" w:eastAsia="宋体" w:hAnsi="Times New Roman" w:cs="Times New Roman"/>
          <w:sz w:val="24"/>
          <w:shd w:val="clear" w:color="auto" w:fill="FFFFFF"/>
          <w:vertAlign w:val="superscript"/>
        </w:rPr>
        <w:t xml:space="preserve"> </w:t>
      </w:r>
      <w:r w:rsidR="00125FE0" w:rsidRPr="00DC693C">
        <w:rPr>
          <w:rFonts w:ascii="Times New Roman" w:eastAsia="宋体" w:hAnsi="Times New Roman" w:cs="Times New Roman"/>
          <w:sz w:val="24"/>
          <w:shd w:val="clear" w:color="auto" w:fill="FFFFFF"/>
        </w:rPr>
        <w:t xml:space="preserve">reported </w:t>
      </w:r>
      <w:r w:rsidR="00125FE0" w:rsidRPr="00DC693C">
        <w:rPr>
          <w:rFonts w:ascii="Times New Roman" w:eastAsia="宋体" w:hAnsi="Times New Roman" w:cs="Times New Roman"/>
          <w:sz w:val="24"/>
        </w:rPr>
        <w:t xml:space="preserve">that </w:t>
      </w:r>
      <w:r w:rsidR="00DF1364" w:rsidRPr="00DC693C">
        <w:rPr>
          <w:rFonts w:ascii="Times New Roman" w:eastAsia="宋体" w:hAnsi="Times New Roman" w:cs="Times New Roman"/>
          <w:sz w:val="24"/>
          <w:shd w:val="clear" w:color="auto" w:fill="FFFFFF"/>
        </w:rPr>
        <w:t>both groups rec</w:t>
      </w:r>
      <w:r w:rsidR="00125FE0" w:rsidRPr="00DC693C">
        <w:rPr>
          <w:rFonts w:ascii="Times New Roman" w:eastAsia="宋体" w:hAnsi="Times New Roman" w:cs="Times New Roman"/>
          <w:sz w:val="24"/>
          <w:shd w:val="clear" w:color="auto" w:fill="FFFFFF"/>
        </w:rPr>
        <w:t>e</w:t>
      </w:r>
      <w:r w:rsidR="00106F78" w:rsidRPr="00DC693C">
        <w:rPr>
          <w:rFonts w:ascii="Times New Roman" w:eastAsia="宋体" w:hAnsi="Times New Roman" w:cs="Times New Roman"/>
          <w:sz w:val="24"/>
          <w:shd w:val="clear" w:color="auto" w:fill="FFFFFF"/>
        </w:rPr>
        <w:t>ive</w:t>
      </w:r>
      <w:r w:rsidR="00125FE0" w:rsidRPr="00DC693C">
        <w:rPr>
          <w:rFonts w:ascii="Times New Roman" w:eastAsia="宋体" w:hAnsi="Times New Roman" w:cs="Times New Roman"/>
          <w:sz w:val="24"/>
          <w:shd w:val="clear" w:color="auto" w:fill="FFFFFF"/>
        </w:rPr>
        <w:t>d interventions for 3 to 28 days</w:t>
      </w:r>
      <w:r w:rsidR="00125FE0" w:rsidRPr="00DC693C">
        <w:rPr>
          <w:rFonts w:ascii="Times New Roman" w:eastAsia="宋体" w:hAnsi="Times New Roman" w:cs="Times New Roman"/>
          <w:sz w:val="24"/>
        </w:rPr>
        <w:t>,</w:t>
      </w:r>
      <w:r w:rsidR="00125FE0" w:rsidRPr="00DC693C">
        <w:rPr>
          <w:rFonts w:ascii="Times New Roman" w:eastAsia="宋体" w:hAnsi="Times New Roman" w:cs="Times New Roman"/>
          <w:sz w:val="24"/>
          <w:shd w:val="clear" w:color="auto" w:fill="FFFFFF"/>
        </w:rPr>
        <w:t xml:space="preserve"> while the remaining 16 studies did not report such details. The sample sizes of the included studies ranged from 22 to 563. </w:t>
      </w:r>
    </w:p>
    <w:p w14:paraId="64916175" w14:textId="35E57FA6" w:rsidR="009139EF" w:rsidRPr="00DC693C" w:rsidRDefault="00125FE0" w:rsidP="00627C55">
      <w:pPr>
        <w:snapToGrid w:val="0"/>
        <w:spacing w:before="120" w:after="120" w:line="480" w:lineRule="auto"/>
        <w:ind w:firstLineChars="300" w:firstLine="720"/>
        <w:rPr>
          <w:rFonts w:ascii="Times New Roman" w:eastAsia="宋体" w:hAnsi="Times New Roman" w:cs="Times New Roman"/>
          <w:sz w:val="24"/>
          <w:shd w:val="clear" w:color="auto" w:fill="FFFFFF"/>
        </w:rPr>
      </w:pPr>
      <w:r w:rsidRPr="00DC693C">
        <w:rPr>
          <w:rFonts w:ascii="Times New Roman" w:eastAsia="宋体" w:hAnsi="Times New Roman" w:cs="Times New Roman"/>
          <w:sz w:val="24"/>
          <w:shd w:val="clear" w:color="auto" w:fill="FFFFFF"/>
        </w:rPr>
        <w:t xml:space="preserve">Individualized CM formulae were </w:t>
      </w:r>
      <w:r w:rsidR="00627C55" w:rsidRPr="00DC693C">
        <w:rPr>
          <w:rFonts w:ascii="Times New Roman" w:eastAsia="宋体" w:hAnsi="Times New Roman" w:cs="Times New Roman"/>
          <w:sz w:val="24"/>
          <w:shd w:val="clear" w:color="auto" w:fill="FFFFFF"/>
        </w:rPr>
        <w:t xml:space="preserve">still </w:t>
      </w:r>
      <w:r w:rsidRPr="00DC693C">
        <w:rPr>
          <w:rFonts w:ascii="Times New Roman" w:eastAsia="宋体" w:hAnsi="Times New Roman" w:cs="Times New Roman"/>
          <w:sz w:val="24"/>
          <w:shd w:val="clear" w:color="auto" w:fill="FFFFFF"/>
        </w:rPr>
        <w:t xml:space="preserve">administered in 15 studies </w:t>
      </w:r>
      <w:r w:rsidRPr="00D21B83">
        <w:rPr>
          <w:rFonts w:ascii="Times New Roman" w:eastAsia="宋体" w:hAnsi="Times New Roman" w:cs="Times New Roman"/>
          <w:sz w:val="24"/>
          <w:shd w:val="clear" w:color="auto" w:fill="FFFFFF"/>
        </w:rPr>
        <w:fldChar w:fldCharType="begin">
          <w:fldData xml:space="preserve">PEVuZE5vdGU+PENpdGU+PEF1dGhvcj5KaW48L0F1dGhvcj48WWVhcj4yMDIwPC9ZZWFyPjxSZWNO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</w:fldData>
        </w:fldChar>
      </w:r>
      <w:r w:rsidR="006510E1" w:rsidRPr="00DC693C">
        <w:rPr>
          <w:rFonts w:ascii="Times New Roman" w:eastAsia="宋体" w:hAnsi="Times New Roman" w:cs="Times New Roman"/>
          <w:sz w:val="24"/>
          <w:shd w:val="clear" w:color="auto" w:fill="FFFFFF"/>
        </w:rPr>
        <w:instrText xml:space="preserve"> ADDIN EN.CITE </w:instrText>
      </w:r>
      <w:r w:rsidR="006510E1" w:rsidRPr="00D21B83">
        <w:rPr>
          <w:rFonts w:ascii="Times New Roman" w:eastAsia="宋体" w:hAnsi="Times New Roman" w:cs="Times New Roman"/>
          <w:sz w:val="24"/>
          <w:shd w:val="clear" w:color="auto" w:fill="FFFFFF"/>
        </w:rPr>
        <w:fldChar w:fldCharType="begin">
          <w:fldData xml:space="preserve">PEVuZE5vdGU+PENpdGU+PEF1dGhvcj5KaW48L0F1dGhvcj48WWVhcj4yMDIwPC9ZZWFyPjxSZWNO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</w:fldData>
        </w:fldChar>
      </w:r>
      <w:r w:rsidR="006510E1" w:rsidRPr="00DC693C">
        <w:rPr>
          <w:rFonts w:ascii="Times New Roman" w:eastAsia="宋体" w:hAnsi="Times New Roman" w:cs="Times New Roman"/>
          <w:sz w:val="24"/>
          <w:shd w:val="clear" w:color="auto" w:fill="FFFFFF"/>
        </w:rPr>
        <w:instrText xml:space="preserve"> ADDIN EN.CITE.DATA </w:instrText>
      </w:r>
      <w:r w:rsidR="006510E1" w:rsidRPr="00D21B83">
        <w:rPr>
          <w:rFonts w:ascii="Times New Roman" w:eastAsia="宋体" w:hAnsi="Times New Roman" w:cs="Times New Roman"/>
          <w:sz w:val="24"/>
          <w:shd w:val="clear" w:color="auto" w:fill="FFFFFF"/>
        </w:rPr>
      </w:r>
      <w:r w:rsidR="006510E1" w:rsidRPr="00D21B83">
        <w:rPr>
          <w:rFonts w:ascii="Times New Roman" w:eastAsia="宋体" w:hAnsi="Times New Roman" w:cs="Times New Roman"/>
          <w:sz w:val="24"/>
          <w:shd w:val="clear" w:color="auto" w:fill="FFFFFF"/>
        </w:rPr>
        <w:fldChar w:fldCharType="end"/>
      </w:r>
      <w:r w:rsidRPr="00D21B83">
        <w:rPr>
          <w:rFonts w:ascii="Times New Roman" w:eastAsia="宋体" w:hAnsi="Times New Roman" w:cs="Times New Roman"/>
          <w:sz w:val="24"/>
          <w:shd w:val="clear" w:color="auto" w:fill="FFFFFF"/>
        </w:rPr>
      </w:r>
      <w:r w:rsidRPr="00D21B83">
        <w:rPr>
          <w:rFonts w:ascii="Times New Roman" w:eastAsia="宋体" w:hAnsi="Times New Roman" w:cs="Times New Roman"/>
          <w:sz w:val="24"/>
          <w:shd w:val="clear" w:color="auto" w:fill="FFFFFF"/>
        </w:rPr>
        <w:fldChar w:fldCharType="separate"/>
      </w:r>
      <w:r w:rsidR="006510E1" w:rsidRPr="00DC693C">
        <w:rPr>
          <w:rFonts w:ascii="Times New Roman" w:eastAsia="宋体" w:hAnsi="Times New Roman" w:cs="Times New Roman"/>
          <w:noProof/>
          <w:sz w:val="24"/>
          <w:shd w:val="clear" w:color="auto" w:fill="FFFFFF"/>
        </w:rPr>
        <w:t>[17, 18, 26-38]</w:t>
      </w:r>
      <w:r w:rsidRPr="00D21B83">
        <w:rPr>
          <w:rFonts w:ascii="Times New Roman" w:eastAsia="宋体" w:hAnsi="Times New Roman" w:cs="Times New Roman"/>
          <w:sz w:val="24"/>
          <w:shd w:val="clear" w:color="auto" w:fill="FFFFFF"/>
        </w:rPr>
        <w:fldChar w:fldCharType="end"/>
      </w:r>
      <w:r w:rsidRPr="00DC693C">
        <w:rPr>
          <w:rFonts w:ascii="Times New Roman" w:eastAsia="宋体" w:hAnsi="Times New Roman" w:cs="Times New Roman"/>
          <w:sz w:val="24"/>
          <w:shd w:val="clear" w:color="auto" w:fill="FFFFFF"/>
        </w:rPr>
        <w:t xml:space="preserve">. Moreover, 37 studies used the CM formulae described in China’s guidelines for COVID-19 and CM classic formulae, including </w:t>
      </w:r>
      <w:proofErr w:type="spellStart"/>
      <w:r w:rsidRPr="00DC693C">
        <w:rPr>
          <w:rFonts w:ascii="Times New Roman" w:hAnsi="Times New Roman" w:cs="Times New Roman"/>
          <w:kern w:val="0"/>
          <w:sz w:val="24"/>
        </w:rPr>
        <w:t>Lianhua</w:t>
      </w:r>
      <w:proofErr w:type="spellEnd"/>
      <w:r w:rsidRPr="00DC693C">
        <w:rPr>
          <w:rFonts w:ascii="Times New Roman" w:hAnsi="Times New Roman" w:cs="Times New Roman"/>
          <w:kern w:val="0"/>
          <w:sz w:val="24"/>
        </w:rPr>
        <w:t xml:space="preserve"> </w:t>
      </w:r>
      <w:proofErr w:type="spellStart"/>
      <w:r w:rsidRPr="00DC693C">
        <w:rPr>
          <w:rFonts w:ascii="Times New Roman" w:hAnsi="Times New Roman" w:cs="Times New Roman"/>
          <w:kern w:val="0"/>
          <w:sz w:val="24"/>
        </w:rPr>
        <w:t>Qingwen</w:t>
      </w:r>
      <w:proofErr w:type="spellEnd"/>
      <w:r w:rsidRPr="00DC693C">
        <w:rPr>
          <w:rFonts w:ascii="Times New Roman" w:hAnsi="Times New Roman" w:cs="Times New Roman"/>
          <w:kern w:val="0"/>
          <w:sz w:val="24"/>
        </w:rPr>
        <w:t xml:space="preserve"> granules (LHQW)</w:t>
      </w:r>
      <w:r w:rsidRPr="00DC693C">
        <w:rPr>
          <w:rFonts w:ascii="Times New Roman" w:eastAsia="宋体" w:hAnsi="Times New Roman" w:cs="Times New Roman"/>
          <w:sz w:val="24"/>
          <w:shd w:val="clear" w:color="auto" w:fill="FFFFFF"/>
        </w:rPr>
        <w:t xml:space="preserve">, Jinhua </w:t>
      </w:r>
      <w:proofErr w:type="spellStart"/>
      <w:r w:rsidRPr="00DC693C">
        <w:rPr>
          <w:rFonts w:ascii="Times New Roman" w:eastAsia="宋体" w:hAnsi="Times New Roman" w:cs="Times New Roman"/>
          <w:sz w:val="24"/>
          <w:shd w:val="clear" w:color="auto" w:fill="FFFFFF"/>
        </w:rPr>
        <w:t>Qinggan</w:t>
      </w:r>
      <w:proofErr w:type="spellEnd"/>
      <w:r w:rsidRPr="00DC693C">
        <w:rPr>
          <w:rFonts w:ascii="Times New Roman" w:eastAsia="宋体" w:hAnsi="Times New Roman" w:cs="Times New Roman"/>
          <w:sz w:val="24"/>
          <w:shd w:val="clear" w:color="auto" w:fill="FFFFFF"/>
        </w:rPr>
        <w:t xml:space="preserve"> granules (JHQG), </w:t>
      </w:r>
      <w:proofErr w:type="spellStart"/>
      <w:r w:rsidRPr="00DC693C">
        <w:rPr>
          <w:rFonts w:ascii="Times New Roman" w:eastAsia="宋体" w:hAnsi="Times New Roman" w:cs="Times New Roman"/>
          <w:sz w:val="24"/>
          <w:shd w:val="clear" w:color="auto" w:fill="FFFFFF"/>
        </w:rPr>
        <w:t>Feiyan</w:t>
      </w:r>
      <w:proofErr w:type="spellEnd"/>
      <w:r w:rsidRPr="00DC693C">
        <w:rPr>
          <w:rFonts w:ascii="Times New Roman" w:eastAsia="宋体" w:hAnsi="Times New Roman" w:cs="Times New Roman"/>
          <w:sz w:val="24"/>
          <w:shd w:val="clear" w:color="auto" w:fill="FFFFFF"/>
        </w:rPr>
        <w:t xml:space="preserve"> </w:t>
      </w:r>
      <w:proofErr w:type="spellStart"/>
      <w:r w:rsidRPr="00DC693C">
        <w:rPr>
          <w:rFonts w:ascii="Times New Roman" w:eastAsia="宋体" w:hAnsi="Times New Roman" w:cs="Times New Roman"/>
          <w:sz w:val="24"/>
          <w:shd w:val="clear" w:color="auto" w:fill="FFFFFF"/>
        </w:rPr>
        <w:t>Yihao</w:t>
      </w:r>
      <w:proofErr w:type="spellEnd"/>
      <w:r w:rsidRPr="00DC693C">
        <w:rPr>
          <w:rFonts w:ascii="Times New Roman" w:eastAsia="宋体" w:hAnsi="Times New Roman" w:cs="Times New Roman"/>
          <w:sz w:val="24"/>
          <w:shd w:val="clear" w:color="auto" w:fill="FFFFFF"/>
        </w:rPr>
        <w:t xml:space="preserve"> formula (FYYH), </w:t>
      </w:r>
      <w:proofErr w:type="spellStart"/>
      <w:r w:rsidRPr="00DC693C">
        <w:rPr>
          <w:rFonts w:ascii="Times New Roman" w:eastAsia="宋体" w:hAnsi="Times New Roman" w:cs="Times New Roman"/>
          <w:sz w:val="24"/>
          <w:shd w:val="clear" w:color="auto" w:fill="FFFFFF"/>
        </w:rPr>
        <w:t>Reyanning</w:t>
      </w:r>
      <w:proofErr w:type="spellEnd"/>
      <w:r w:rsidRPr="00DC693C">
        <w:rPr>
          <w:rFonts w:ascii="Times New Roman" w:eastAsia="宋体" w:hAnsi="Times New Roman" w:cs="Times New Roman"/>
          <w:sz w:val="24"/>
          <w:shd w:val="clear" w:color="auto" w:fill="FFFFFF"/>
        </w:rPr>
        <w:t xml:space="preserve"> granules (RYN), </w:t>
      </w:r>
      <w:proofErr w:type="spellStart"/>
      <w:r w:rsidRPr="00DC693C">
        <w:rPr>
          <w:rFonts w:ascii="Times New Roman" w:eastAsia="宋体" w:hAnsi="Times New Roman" w:cs="Times New Roman"/>
          <w:sz w:val="24"/>
          <w:shd w:val="clear" w:color="auto" w:fill="FFFFFF"/>
        </w:rPr>
        <w:t>Reduning</w:t>
      </w:r>
      <w:proofErr w:type="spellEnd"/>
      <w:r w:rsidRPr="00DC693C">
        <w:rPr>
          <w:rFonts w:ascii="Times New Roman" w:eastAsia="宋体" w:hAnsi="Times New Roman" w:cs="Times New Roman"/>
          <w:sz w:val="24"/>
          <w:shd w:val="clear" w:color="auto" w:fill="FFFFFF"/>
        </w:rPr>
        <w:t xml:space="preserve"> injection (RDN), </w:t>
      </w:r>
      <w:proofErr w:type="spellStart"/>
      <w:r w:rsidRPr="00DC693C">
        <w:rPr>
          <w:rFonts w:ascii="Times New Roman" w:eastAsia="宋体" w:hAnsi="Times New Roman" w:cs="Times New Roman"/>
          <w:sz w:val="24"/>
          <w:shd w:val="clear" w:color="auto" w:fill="FFFFFF"/>
        </w:rPr>
        <w:t>Shenmai</w:t>
      </w:r>
      <w:proofErr w:type="spellEnd"/>
      <w:r w:rsidRPr="00DC693C">
        <w:rPr>
          <w:rFonts w:ascii="Times New Roman" w:eastAsia="宋体" w:hAnsi="Times New Roman" w:cs="Times New Roman"/>
          <w:sz w:val="24"/>
          <w:shd w:val="clear" w:color="auto" w:fill="FFFFFF"/>
        </w:rPr>
        <w:t xml:space="preserve"> injection (SM), </w:t>
      </w:r>
      <w:proofErr w:type="spellStart"/>
      <w:r w:rsidRPr="00DC693C">
        <w:rPr>
          <w:rFonts w:ascii="Times New Roman" w:eastAsia="宋体" w:hAnsi="Times New Roman" w:cs="Times New Roman"/>
          <w:sz w:val="24"/>
          <w:shd w:val="clear" w:color="auto" w:fill="FFFFFF"/>
        </w:rPr>
        <w:t>Buzhong</w:t>
      </w:r>
      <w:proofErr w:type="spellEnd"/>
      <w:r w:rsidRPr="00DC693C">
        <w:rPr>
          <w:rFonts w:ascii="Times New Roman" w:eastAsia="宋体" w:hAnsi="Times New Roman" w:cs="Times New Roman"/>
          <w:sz w:val="24"/>
          <w:shd w:val="clear" w:color="auto" w:fill="FFFFFF"/>
        </w:rPr>
        <w:t xml:space="preserve"> </w:t>
      </w:r>
      <w:proofErr w:type="spellStart"/>
      <w:r w:rsidRPr="00DC693C">
        <w:rPr>
          <w:rFonts w:ascii="Times New Roman" w:eastAsia="宋体" w:hAnsi="Times New Roman" w:cs="Times New Roman"/>
          <w:sz w:val="24"/>
          <w:shd w:val="clear" w:color="auto" w:fill="FFFFFF"/>
        </w:rPr>
        <w:t>Yiqi</w:t>
      </w:r>
      <w:proofErr w:type="spellEnd"/>
      <w:r w:rsidRPr="00DC693C">
        <w:rPr>
          <w:rFonts w:ascii="Times New Roman" w:eastAsia="宋体" w:hAnsi="Times New Roman" w:cs="Times New Roman"/>
          <w:sz w:val="24"/>
          <w:shd w:val="clear" w:color="auto" w:fill="FFFFFF"/>
        </w:rPr>
        <w:t xml:space="preserve"> decoction (BZYQ), </w:t>
      </w:r>
      <w:proofErr w:type="spellStart"/>
      <w:r w:rsidRPr="00DC693C">
        <w:rPr>
          <w:rFonts w:ascii="Times New Roman" w:eastAsia="宋体" w:hAnsi="Times New Roman" w:cs="Times New Roman"/>
          <w:sz w:val="24"/>
          <w:shd w:val="clear" w:color="auto" w:fill="FFFFFF"/>
        </w:rPr>
        <w:t>Shuanghuanglian</w:t>
      </w:r>
      <w:proofErr w:type="spellEnd"/>
      <w:r w:rsidRPr="00DC693C">
        <w:rPr>
          <w:rFonts w:ascii="Times New Roman" w:eastAsia="宋体" w:hAnsi="Times New Roman" w:cs="Times New Roman"/>
          <w:sz w:val="24"/>
          <w:shd w:val="clear" w:color="auto" w:fill="FFFFFF"/>
        </w:rPr>
        <w:t xml:space="preserve"> oral liquids (SHL), </w:t>
      </w:r>
      <w:proofErr w:type="spellStart"/>
      <w:r w:rsidRPr="00DC693C">
        <w:rPr>
          <w:rFonts w:ascii="Times New Roman" w:eastAsia="宋体" w:hAnsi="Times New Roman" w:cs="Times New Roman"/>
          <w:sz w:val="24"/>
          <w:shd w:val="clear" w:color="auto" w:fill="FFFFFF"/>
        </w:rPr>
        <w:t>Huashi</w:t>
      </w:r>
      <w:proofErr w:type="spellEnd"/>
      <w:r w:rsidRPr="00DC693C">
        <w:rPr>
          <w:rFonts w:ascii="Times New Roman" w:eastAsia="宋体" w:hAnsi="Times New Roman" w:cs="Times New Roman"/>
          <w:sz w:val="24"/>
          <w:shd w:val="clear" w:color="auto" w:fill="FFFFFF"/>
        </w:rPr>
        <w:t xml:space="preserve"> Baidu decoction (HSBD), Keguan-1 formula (KG-1), </w:t>
      </w:r>
      <w:proofErr w:type="spellStart"/>
      <w:r w:rsidRPr="00DC693C">
        <w:rPr>
          <w:rFonts w:ascii="Times New Roman" w:eastAsia="宋体" w:hAnsi="Times New Roman" w:cs="Times New Roman"/>
          <w:sz w:val="24"/>
          <w:shd w:val="clear" w:color="auto" w:fill="FFFFFF"/>
        </w:rPr>
        <w:t>Huoxiang</w:t>
      </w:r>
      <w:proofErr w:type="spellEnd"/>
      <w:r w:rsidRPr="00DC693C">
        <w:rPr>
          <w:rFonts w:ascii="Times New Roman" w:eastAsia="宋体" w:hAnsi="Times New Roman" w:cs="Times New Roman"/>
          <w:sz w:val="24"/>
          <w:shd w:val="clear" w:color="auto" w:fill="FFFFFF"/>
        </w:rPr>
        <w:t xml:space="preserve"> </w:t>
      </w:r>
      <w:proofErr w:type="spellStart"/>
      <w:r w:rsidRPr="00DC693C">
        <w:rPr>
          <w:rFonts w:ascii="Times New Roman" w:eastAsia="宋体" w:hAnsi="Times New Roman" w:cs="Times New Roman"/>
          <w:sz w:val="24"/>
          <w:shd w:val="clear" w:color="auto" w:fill="FFFFFF"/>
        </w:rPr>
        <w:t>Zhengqi</w:t>
      </w:r>
      <w:proofErr w:type="spellEnd"/>
      <w:r w:rsidRPr="00DC693C">
        <w:rPr>
          <w:rFonts w:ascii="Times New Roman" w:eastAsia="宋体" w:hAnsi="Times New Roman" w:cs="Times New Roman"/>
          <w:sz w:val="24"/>
          <w:shd w:val="clear" w:color="auto" w:fill="FFFFFF"/>
        </w:rPr>
        <w:t xml:space="preserve"> granules (HXZQ), </w:t>
      </w:r>
      <w:proofErr w:type="spellStart"/>
      <w:r w:rsidRPr="00DC693C">
        <w:rPr>
          <w:rFonts w:ascii="Times New Roman" w:eastAsia="宋体" w:hAnsi="Times New Roman" w:cs="Times New Roman"/>
          <w:sz w:val="24"/>
          <w:shd w:val="clear" w:color="auto" w:fill="FFFFFF"/>
        </w:rPr>
        <w:t>Xuanfei</w:t>
      </w:r>
      <w:proofErr w:type="spellEnd"/>
      <w:r w:rsidRPr="00DC693C">
        <w:rPr>
          <w:rFonts w:ascii="Times New Roman" w:eastAsia="宋体" w:hAnsi="Times New Roman" w:cs="Times New Roman"/>
          <w:sz w:val="24"/>
          <w:shd w:val="clear" w:color="auto" w:fill="FFFFFF"/>
        </w:rPr>
        <w:t xml:space="preserve"> Baidu decoction (XFBD), </w:t>
      </w:r>
      <w:proofErr w:type="spellStart"/>
      <w:r w:rsidRPr="00DC693C">
        <w:rPr>
          <w:rFonts w:ascii="Times New Roman" w:eastAsia="宋体" w:hAnsi="Times New Roman" w:cs="Times New Roman"/>
          <w:sz w:val="24"/>
          <w:shd w:val="clear" w:color="auto" w:fill="FFFFFF"/>
        </w:rPr>
        <w:t>Xiyanping</w:t>
      </w:r>
      <w:proofErr w:type="spellEnd"/>
      <w:r w:rsidRPr="00DC693C">
        <w:rPr>
          <w:rFonts w:ascii="Times New Roman" w:eastAsia="宋体" w:hAnsi="Times New Roman" w:cs="Times New Roman"/>
          <w:sz w:val="24"/>
          <w:shd w:val="clear" w:color="auto" w:fill="FFFFFF"/>
        </w:rPr>
        <w:t xml:space="preserve"> injection (XYP), </w:t>
      </w:r>
      <w:proofErr w:type="spellStart"/>
      <w:r w:rsidRPr="00DC693C">
        <w:rPr>
          <w:rFonts w:ascii="Times New Roman" w:eastAsia="宋体" w:hAnsi="Times New Roman" w:cs="Times New Roman"/>
          <w:sz w:val="24"/>
          <w:shd w:val="clear" w:color="auto" w:fill="FFFFFF"/>
        </w:rPr>
        <w:t>Xuebijing</w:t>
      </w:r>
      <w:proofErr w:type="spellEnd"/>
      <w:r w:rsidRPr="00DC693C">
        <w:rPr>
          <w:rFonts w:ascii="Times New Roman" w:eastAsia="宋体" w:hAnsi="Times New Roman" w:cs="Times New Roman"/>
          <w:sz w:val="24"/>
          <w:shd w:val="clear" w:color="auto" w:fill="FFFFFF"/>
        </w:rPr>
        <w:t xml:space="preserve"> injection (XBJ), </w:t>
      </w:r>
      <w:proofErr w:type="spellStart"/>
      <w:r w:rsidRPr="00DC693C">
        <w:rPr>
          <w:rFonts w:ascii="Times New Roman" w:eastAsia="宋体" w:hAnsi="Times New Roman" w:cs="Times New Roman"/>
          <w:sz w:val="24"/>
          <w:shd w:val="clear" w:color="auto" w:fill="FFFFFF"/>
        </w:rPr>
        <w:t>Shufeng</w:t>
      </w:r>
      <w:proofErr w:type="spellEnd"/>
      <w:r w:rsidRPr="00DC693C">
        <w:rPr>
          <w:rFonts w:ascii="Times New Roman" w:eastAsia="宋体" w:hAnsi="Times New Roman" w:cs="Times New Roman"/>
          <w:sz w:val="24"/>
          <w:shd w:val="clear" w:color="auto" w:fill="FFFFFF"/>
        </w:rPr>
        <w:t xml:space="preserve"> </w:t>
      </w:r>
      <w:proofErr w:type="spellStart"/>
      <w:r w:rsidRPr="00DC693C">
        <w:rPr>
          <w:rFonts w:ascii="Times New Roman" w:eastAsia="宋体" w:hAnsi="Times New Roman" w:cs="Times New Roman"/>
          <w:sz w:val="24"/>
          <w:shd w:val="clear" w:color="auto" w:fill="FFFFFF"/>
        </w:rPr>
        <w:t>Jiedu</w:t>
      </w:r>
      <w:proofErr w:type="spellEnd"/>
      <w:r w:rsidRPr="00DC693C">
        <w:rPr>
          <w:rFonts w:ascii="Times New Roman" w:eastAsia="宋体" w:hAnsi="Times New Roman" w:cs="Times New Roman"/>
          <w:sz w:val="24"/>
          <w:shd w:val="clear" w:color="auto" w:fill="FFFFFF"/>
        </w:rPr>
        <w:t xml:space="preserve"> formula (SFJD), </w:t>
      </w:r>
      <w:proofErr w:type="spellStart"/>
      <w:r w:rsidRPr="00DC693C">
        <w:rPr>
          <w:rFonts w:ascii="Times New Roman" w:hAnsi="Times New Roman" w:cs="Times New Roman"/>
          <w:kern w:val="0"/>
          <w:sz w:val="24"/>
        </w:rPr>
        <w:t>Qingfei</w:t>
      </w:r>
      <w:proofErr w:type="spellEnd"/>
      <w:r w:rsidRPr="00DC693C">
        <w:rPr>
          <w:rFonts w:ascii="Times New Roman" w:hAnsi="Times New Roman" w:cs="Times New Roman"/>
          <w:kern w:val="0"/>
          <w:sz w:val="24"/>
        </w:rPr>
        <w:t xml:space="preserve"> </w:t>
      </w:r>
      <w:proofErr w:type="spellStart"/>
      <w:r w:rsidRPr="00DC693C">
        <w:rPr>
          <w:rFonts w:ascii="Times New Roman" w:hAnsi="Times New Roman" w:cs="Times New Roman"/>
          <w:kern w:val="0"/>
          <w:sz w:val="24"/>
        </w:rPr>
        <w:t>Paidu</w:t>
      </w:r>
      <w:proofErr w:type="spellEnd"/>
      <w:r w:rsidRPr="00DC693C">
        <w:rPr>
          <w:rFonts w:ascii="Times New Roman" w:hAnsi="Times New Roman" w:cs="Times New Roman"/>
          <w:kern w:val="0"/>
          <w:sz w:val="24"/>
        </w:rPr>
        <w:t xml:space="preserve"> </w:t>
      </w:r>
      <w:r w:rsidRPr="00DC693C">
        <w:rPr>
          <w:rFonts w:ascii="Times New Roman" w:eastAsia="宋体" w:hAnsi="Times New Roman" w:cs="Times New Roman"/>
          <w:sz w:val="24"/>
          <w:shd w:val="clear" w:color="auto" w:fill="FFFFFF"/>
        </w:rPr>
        <w:t xml:space="preserve">decoction (QFPD), and </w:t>
      </w:r>
      <w:proofErr w:type="spellStart"/>
      <w:r w:rsidRPr="00DC693C">
        <w:rPr>
          <w:rFonts w:ascii="Times New Roman" w:eastAsia="宋体" w:hAnsi="Times New Roman" w:cs="Times New Roman"/>
          <w:sz w:val="24"/>
          <w:shd w:val="clear" w:color="auto" w:fill="FFFFFF"/>
        </w:rPr>
        <w:t>Jinye</w:t>
      </w:r>
      <w:proofErr w:type="spellEnd"/>
      <w:r w:rsidRPr="00DC693C">
        <w:rPr>
          <w:rFonts w:ascii="Times New Roman" w:eastAsia="宋体" w:hAnsi="Times New Roman" w:cs="Times New Roman"/>
          <w:sz w:val="24"/>
          <w:shd w:val="clear" w:color="auto" w:fill="FFFFFF"/>
        </w:rPr>
        <w:t xml:space="preserve"> Baidu formula (JYBD).</w:t>
      </w:r>
      <w:r w:rsidR="00594DC5" w:rsidRPr="00DC693C">
        <w:rPr>
          <w:rFonts w:ascii="Times New Roman" w:eastAsia="宋体" w:hAnsi="Times New Roman" w:cs="Times New Roman"/>
          <w:sz w:val="24"/>
          <w:shd w:val="clear" w:color="auto" w:fill="FFFFFF"/>
        </w:rPr>
        <w:t xml:space="preserve"> </w:t>
      </w:r>
      <w:r w:rsidR="00627C55" w:rsidRPr="00DC693C">
        <w:rPr>
          <w:rFonts w:ascii="Times New Roman" w:eastAsia="宋体" w:hAnsi="Times New Roman" w:cs="Times New Roman"/>
          <w:sz w:val="24"/>
          <w:shd w:val="clear" w:color="auto" w:fill="FFFFFF"/>
        </w:rPr>
        <w:t>Therefore, the results of the meta-analysis remain unchanged compared to our published study.</w:t>
      </w:r>
    </w:p>
    <w:p w14:paraId="2477D61A" w14:textId="77777777" w:rsidR="00627C55" w:rsidRPr="00DC693C" w:rsidRDefault="00627C55" w:rsidP="00627C55">
      <w:pPr>
        <w:snapToGrid w:val="0"/>
        <w:spacing w:before="120" w:after="120" w:line="480" w:lineRule="auto"/>
        <w:rPr>
          <w:rFonts w:ascii="Times New Roman" w:hAnsi="Times New Roman" w:cs="Times New Roman"/>
          <w:i/>
          <w:iCs/>
          <w:kern w:val="0"/>
          <w:sz w:val="24"/>
        </w:rPr>
      </w:pPr>
    </w:p>
    <w:p w14:paraId="1ED4ABAD" w14:textId="26C348C8" w:rsidR="009139EF" w:rsidRPr="00DC693C" w:rsidRDefault="00125FE0">
      <w:pPr>
        <w:snapToGrid w:val="0"/>
        <w:spacing w:before="120" w:after="120" w:line="480" w:lineRule="auto"/>
        <w:rPr>
          <w:rFonts w:ascii="Times New Roman" w:hAnsi="Times New Roman" w:cs="Times New Roman"/>
          <w:b/>
          <w:bCs/>
          <w:kern w:val="0"/>
          <w:sz w:val="24"/>
        </w:rPr>
      </w:pPr>
      <w:r w:rsidRPr="00DC693C">
        <w:rPr>
          <w:rFonts w:ascii="Times New Roman" w:hAnsi="Times New Roman" w:cs="Times New Roman"/>
          <w:b/>
          <w:bCs/>
          <w:kern w:val="0"/>
          <w:sz w:val="24"/>
        </w:rPr>
        <w:lastRenderedPageBreak/>
        <w:t>Discussion</w:t>
      </w:r>
    </w:p>
    <w:p w14:paraId="695FF0B2" w14:textId="3DD2796F" w:rsidR="006807E4" w:rsidRPr="00DC693C" w:rsidRDefault="006807E4" w:rsidP="006807E4">
      <w:pPr>
        <w:snapToGrid w:val="0"/>
        <w:spacing w:before="120" w:after="120" w:line="480" w:lineRule="auto"/>
        <w:rPr>
          <w:rFonts w:ascii="Times New Roman" w:eastAsia="宋体" w:hAnsi="Times New Roman" w:cs="Times New Roman"/>
          <w:sz w:val="24"/>
          <w:shd w:val="clear" w:color="auto" w:fill="FFFFFF"/>
        </w:rPr>
      </w:pPr>
      <w:r w:rsidRPr="00DC693C">
        <w:rPr>
          <w:rFonts w:ascii="Times New Roman" w:eastAsia="宋体" w:hAnsi="Times New Roman" w:cs="Times New Roman"/>
          <w:sz w:val="24"/>
          <w:shd w:val="clear" w:color="auto" w:fill="FFFFFF"/>
        </w:rPr>
        <w:t xml:space="preserve">In the updated study, no eligible studies were included for meta-analysis. Results remain unchanged from our previous publication </w:t>
      </w:r>
      <w:r w:rsidRPr="00D21B83">
        <w:rPr>
          <w:rFonts w:ascii="Times New Roman" w:eastAsia="宋体" w:hAnsi="Times New Roman" w:cs="Times New Roman"/>
          <w:sz w:val="24"/>
          <w:shd w:val="clear" w:color="auto" w:fill="FFFFFF"/>
        </w:rPr>
        <w:fldChar w:fldCharType="begin">
          <w:fldData xml:space="preserve">PEVuZE5vdGU+PENpdGU+PEF1dGhvcj5HdW88L0F1dGhvcj48WWVhcj4yMDIyPC9ZZWFyPjxSZWNO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</w:fldData>
        </w:fldChar>
      </w:r>
      <w:r w:rsidRPr="00DC693C">
        <w:rPr>
          <w:rFonts w:ascii="Times New Roman" w:eastAsia="宋体" w:hAnsi="Times New Roman" w:cs="Times New Roman"/>
          <w:sz w:val="24"/>
          <w:shd w:val="clear" w:color="auto" w:fill="FFFFFF"/>
        </w:rPr>
        <w:instrText xml:space="preserve"> ADDIN EN.CITE </w:instrText>
      </w:r>
      <w:r w:rsidRPr="00D21B83">
        <w:rPr>
          <w:rFonts w:ascii="Times New Roman" w:eastAsia="宋体" w:hAnsi="Times New Roman" w:cs="Times New Roman"/>
          <w:sz w:val="24"/>
          <w:shd w:val="clear" w:color="auto" w:fill="FFFFFF"/>
        </w:rPr>
        <w:fldChar w:fldCharType="begin">
          <w:fldData xml:space="preserve">PEVuZE5vdGU+PENpdGU+PEF1dGhvcj5HdW88L0F1dGhvcj48WWVhcj4yMDIyPC9ZZWFyPjxSZWNO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</w:fldData>
        </w:fldChar>
      </w:r>
      <w:r w:rsidRPr="00DC693C">
        <w:rPr>
          <w:rFonts w:ascii="Times New Roman" w:eastAsia="宋体" w:hAnsi="Times New Roman" w:cs="Times New Roman"/>
          <w:sz w:val="24"/>
          <w:shd w:val="clear" w:color="auto" w:fill="FFFFFF"/>
        </w:rPr>
        <w:instrText xml:space="preserve"> ADDIN EN.CITE.DATA </w:instrText>
      </w:r>
      <w:r w:rsidRPr="00D21B83">
        <w:rPr>
          <w:rFonts w:ascii="Times New Roman" w:eastAsia="宋体" w:hAnsi="Times New Roman" w:cs="Times New Roman"/>
          <w:sz w:val="24"/>
          <w:shd w:val="clear" w:color="auto" w:fill="FFFFFF"/>
        </w:rPr>
      </w:r>
      <w:r w:rsidRPr="00D21B83">
        <w:rPr>
          <w:rFonts w:ascii="Times New Roman" w:eastAsia="宋体" w:hAnsi="Times New Roman" w:cs="Times New Roman"/>
          <w:sz w:val="24"/>
          <w:shd w:val="clear" w:color="auto" w:fill="FFFFFF"/>
        </w:rPr>
        <w:fldChar w:fldCharType="end"/>
      </w:r>
      <w:r w:rsidRPr="00D21B83">
        <w:rPr>
          <w:rFonts w:ascii="Times New Roman" w:eastAsia="宋体" w:hAnsi="Times New Roman" w:cs="Times New Roman"/>
          <w:sz w:val="24"/>
          <w:shd w:val="clear" w:color="auto" w:fill="FFFFFF"/>
        </w:rPr>
      </w:r>
      <w:r w:rsidRPr="00D21B83">
        <w:rPr>
          <w:rFonts w:ascii="Times New Roman" w:eastAsia="宋体" w:hAnsi="Times New Roman" w:cs="Times New Roman"/>
          <w:sz w:val="24"/>
          <w:shd w:val="clear" w:color="auto" w:fill="FFFFFF"/>
        </w:rPr>
        <w:fldChar w:fldCharType="separate"/>
      </w:r>
      <w:r w:rsidRPr="00DC693C">
        <w:rPr>
          <w:rFonts w:ascii="Times New Roman" w:eastAsia="宋体" w:hAnsi="Times New Roman" w:cs="Times New Roman"/>
          <w:noProof/>
          <w:sz w:val="24"/>
          <w:shd w:val="clear" w:color="auto" w:fill="FFFFFF"/>
        </w:rPr>
        <w:t>[12]</w:t>
      </w:r>
      <w:r w:rsidRPr="00D21B83">
        <w:rPr>
          <w:rFonts w:ascii="Times New Roman" w:eastAsia="宋体" w:hAnsi="Times New Roman" w:cs="Times New Roman"/>
          <w:sz w:val="24"/>
          <w:shd w:val="clear" w:color="auto" w:fill="FFFFFF"/>
        </w:rPr>
        <w:fldChar w:fldCharType="end"/>
      </w:r>
      <w:r w:rsidRPr="00DC693C">
        <w:rPr>
          <w:rFonts w:ascii="Times New Roman" w:eastAsia="宋体" w:hAnsi="Times New Roman" w:cs="Times New Roman"/>
          <w:sz w:val="24"/>
          <w:shd w:val="clear" w:color="auto" w:fill="FFFFFF"/>
        </w:rPr>
        <w:t>:</w:t>
      </w:r>
    </w:p>
    <w:p w14:paraId="20A1B921" w14:textId="77777777" w:rsidR="006807E4" w:rsidRPr="00DC693C" w:rsidRDefault="006807E4" w:rsidP="006807E4">
      <w:pPr>
        <w:snapToGrid w:val="0"/>
        <w:spacing w:before="120" w:after="120" w:line="480" w:lineRule="auto"/>
        <w:rPr>
          <w:rFonts w:ascii="Times New Roman" w:eastAsia="宋体" w:hAnsi="Times New Roman" w:cs="Times New Roman"/>
          <w:sz w:val="24"/>
          <w:shd w:val="clear" w:color="auto" w:fill="FFFFFF"/>
        </w:rPr>
      </w:pPr>
      <w:r w:rsidRPr="00DC693C">
        <w:rPr>
          <w:rFonts w:ascii="Times New Roman" w:eastAsia="宋体" w:hAnsi="Times New Roman" w:cs="Times New Roman"/>
          <w:sz w:val="24"/>
          <w:shd w:val="clear" w:color="auto" w:fill="FFFFFF"/>
        </w:rPr>
        <w:t>1.</w:t>
      </w:r>
      <w:r w:rsidRPr="00DC693C">
        <w:rPr>
          <w:rFonts w:ascii="Times New Roman" w:eastAsia="宋体" w:hAnsi="Times New Roman" w:cs="Times New Roman"/>
          <w:sz w:val="24"/>
          <w:shd w:val="clear" w:color="auto" w:fill="FFFFFF"/>
        </w:rPr>
        <w:tab/>
        <w:t xml:space="preserve">LHQW plus RT significantly improved COVID symptoms (i.e., febrile score, fever level and symptoms of dyspnea, appetite, chest tightness, expectoration, and muscle pain), and chest imaging outcomes. The pooled studies indicated significant improvement of cough score and fatigue recovery time by LHQW, but there </w:t>
      </w:r>
      <w:proofErr w:type="gramStart"/>
      <w:r w:rsidRPr="00DC693C">
        <w:rPr>
          <w:rFonts w:ascii="Times New Roman" w:eastAsia="宋体" w:hAnsi="Times New Roman" w:cs="Times New Roman"/>
          <w:sz w:val="24"/>
          <w:shd w:val="clear" w:color="auto" w:fill="FFFFFF"/>
        </w:rPr>
        <w:t>were</w:t>
      </w:r>
      <w:proofErr w:type="gramEnd"/>
      <w:r w:rsidRPr="00DC693C">
        <w:rPr>
          <w:rFonts w:ascii="Times New Roman" w:eastAsia="宋体" w:hAnsi="Times New Roman" w:cs="Times New Roman"/>
          <w:sz w:val="24"/>
          <w:shd w:val="clear" w:color="auto" w:fill="FFFFFF"/>
        </w:rPr>
        <w:t xml:space="preserve"> high heterogeneity among those studies.</w:t>
      </w:r>
    </w:p>
    <w:p w14:paraId="7747E001" w14:textId="77777777" w:rsidR="006807E4" w:rsidRPr="00DC693C" w:rsidRDefault="006807E4" w:rsidP="006807E4">
      <w:pPr>
        <w:snapToGrid w:val="0"/>
        <w:spacing w:before="120" w:after="120" w:line="480" w:lineRule="auto"/>
        <w:rPr>
          <w:rFonts w:ascii="Times New Roman" w:eastAsia="宋体" w:hAnsi="Times New Roman" w:cs="Times New Roman"/>
          <w:sz w:val="24"/>
          <w:shd w:val="clear" w:color="auto" w:fill="FFFFFF"/>
        </w:rPr>
      </w:pPr>
      <w:r w:rsidRPr="00DC693C">
        <w:rPr>
          <w:rFonts w:ascii="Times New Roman" w:eastAsia="宋体" w:hAnsi="Times New Roman" w:cs="Times New Roman"/>
          <w:sz w:val="24"/>
          <w:shd w:val="clear" w:color="auto" w:fill="FFFFFF"/>
        </w:rPr>
        <w:t>2.</w:t>
      </w:r>
      <w:r w:rsidRPr="00DC693C">
        <w:rPr>
          <w:rFonts w:ascii="Times New Roman" w:eastAsia="宋体" w:hAnsi="Times New Roman" w:cs="Times New Roman"/>
          <w:sz w:val="24"/>
          <w:shd w:val="clear" w:color="auto" w:fill="FFFFFF"/>
        </w:rPr>
        <w:tab/>
        <w:t xml:space="preserve">Compared with RT alone, the FYYH adjunctive to RT shortened the time to the negative PCR test (0.72 d), and restored lymphocytes in patients with a moderate evidence level.  </w:t>
      </w:r>
    </w:p>
    <w:p w14:paraId="1B698F56" w14:textId="77777777" w:rsidR="006807E4" w:rsidRPr="00DC693C" w:rsidRDefault="006807E4" w:rsidP="006807E4">
      <w:pPr>
        <w:snapToGrid w:val="0"/>
        <w:spacing w:before="120" w:after="120" w:line="480" w:lineRule="auto"/>
        <w:rPr>
          <w:rFonts w:ascii="Times New Roman" w:eastAsia="宋体" w:hAnsi="Times New Roman" w:cs="Times New Roman"/>
          <w:sz w:val="24"/>
          <w:shd w:val="clear" w:color="auto" w:fill="FFFFFF"/>
        </w:rPr>
      </w:pPr>
      <w:r w:rsidRPr="00DC693C">
        <w:rPr>
          <w:rFonts w:ascii="Times New Roman" w:eastAsia="宋体" w:hAnsi="Times New Roman" w:cs="Times New Roman"/>
          <w:sz w:val="24"/>
          <w:shd w:val="clear" w:color="auto" w:fill="FFFFFF"/>
        </w:rPr>
        <w:t>3.</w:t>
      </w:r>
      <w:r w:rsidRPr="00DC693C">
        <w:rPr>
          <w:rFonts w:ascii="Times New Roman" w:eastAsia="宋体" w:hAnsi="Times New Roman" w:cs="Times New Roman"/>
          <w:sz w:val="24"/>
          <w:shd w:val="clear" w:color="auto" w:fill="FFFFFF"/>
        </w:rPr>
        <w:tab/>
        <w:t>The QFPD plus RT lowered laboratory indexes (i.e., CRP level, lymphocyte indices and CT images), shortened the hospital stay, and might reduce mortality (zero vs. four deaths).</w:t>
      </w:r>
    </w:p>
    <w:p w14:paraId="4F781C83" w14:textId="75A10817" w:rsidR="00103A06" w:rsidRPr="00DC693C" w:rsidRDefault="006807E4" w:rsidP="006807E4">
      <w:pPr>
        <w:snapToGrid w:val="0"/>
        <w:spacing w:before="120" w:after="120" w:line="480" w:lineRule="auto"/>
        <w:rPr>
          <w:rFonts w:ascii="Times New Roman" w:eastAsia="宋体" w:hAnsi="Times New Roman" w:cs="Times New Roman"/>
          <w:sz w:val="24"/>
          <w:shd w:val="clear" w:color="auto" w:fill="FFFFFF"/>
        </w:rPr>
      </w:pPr>
      <w:r w:rsidRPr="00DC693C">
        <w:rPr>
          <w:rFonts w:ascii="Times New Roman" w:eastAsia="宋体" w:hAnsi="Times New Roman" w:cs="Times New Roman"/>
          <w:sz w:val="24"/>
          <w:shd w:val="clear" w:color="auto" w:fill="FFFFFF"/>
        </w:rPr>
        <w:t>4.</w:t>
      </w:r>
      <w:r w:rsidRPr="00DC693C">
        <w:rPr>
          <w:rFonts w:ascii="Times New Roman" w:eastAsia="宋体" w:hAnsi="Times New Roman" w:cs="Times New Roman"/>
          <w:sz w:val="24"/>
          <w:shd w:val="clear" w:color="auto" w:fill="FFFFFF"/>
        </w:rPr>
        <w:tab/>
        <w:t>The XBJ adjunctive to RT lowered CRP and improved WBC.</w:t>
      </w:r>
    </w:p>
    <w:p w14:paraId="3DC05E3B" w14:textId="77777777" w:rsidR="006807E4" w:rsidRPr="00DC693C" w:rsidRDefault="006807E4" w:rsidP="006807E4">
      <w:pPr>
        <w:snapToGrid w:val="0"/>
        <w:spacing w:before="120" w:after="120" w:line="480" w:lineRule="auto"/>
        <w:rPr>
          <w:rFonts w:ascii="Times New Roman" w:eastAsia="宋体" w:hAnsi="Times New Roman" w:cs="Times New Roman"/>
          <w:sz w:val="24"/>
          <w:shd w:val="clear" w:color="auto" w:fill="FFFFFF"/>
        </w:rPr>
      </w:pPr>
    </w:p>
    <w:p w14:paraId="171324B7" w14:textId="71974461" w:rsidR="009139EF" w:rsidRPr="00DC693C" w:rsidRDefault="00125FE0">
      <w:pPr>
        <w:snapToGrid w:val="0"/>
        <w:spacing w:before="120" w:after="120" w:line="480" w:lineRule="auto"/>
        <w:rPr>
          <w:rFonts w:ascii="Times New Roman" w:hAnsi="Times New Roman" w:cs="Times New Roman"/>
          <w:b/>
          <w:bCs/>
          <w:kern w:val="0"/>
          <w:sz w:val="24"/>
        </w:rPr>
      </w:pPr>
      <w:r w:rsidRPr="00DC693C">
        <w:rPr>
          <w:rFonts w:ascii="Times New Roman" w:hAnsi="Times New Roman" w:cs="Times New Roman"/>
          <w:b/>
          <w:bCs/>
          <w:kern w:val="0"/>
          <w:sz w:val="24"/>
        </w:rPr>
        <w:t>Conclusion</w:t>
      </w:r>
      <w:bookmarkStart w:id="5" w:name="OLE_LINK70"/>
    </w:p>
    <w:p w14:paraId="54744770" w14:textId="30A21157" w:rsidR="009139EF" w:rsidRPr="00DC693C" w:rsidRDefault="00125FE0">
      <w:pPr>
        <w:snapToGrid w:val="0"/>
        <w:spacing w:before="120" w:after="120" w:line="480" w:lineRule="auto"/>
        <w:rPr>
          <w:rFonts w:ascii="Times New Roman" w:eastAsia="宋体" w:hAnsi="Times New Roman" w:cs="Times New Roman"/>
          <w:b/>
          <w:bCs/>
          <w:sz w:val="24"/>
        </w:rPr>
      </w:pPr>
      <w:r w:rsidRPr="00DC693C">
        <w:rPr>
          <w:rFonts w:ascii="Times New Roman" w:eastAsia="宋体" w:hAnsi="Times New Roman" w:cs="Times New Roman"/>
          <w:sz w:val="24"/>
          <w:shd w:val="clear" w:color="auto" w:fill="FFFFFF"/>
        </w:rPr>
        <w:t xml:space="preserve">The moderate certainty level in GRADE shows that CM formulae have adjunctive effects on COVID-19, particularly clinical symptoms, clinical efficacy, severity, and duration of disease. Adjunctively to RT, </w:t>
      </w:r>
      <w:r w:rsidRPr="00DC693C">
        <w:rPr>
          <w:rFonts w:ascii="Times New Roman" w:eastAsia="宋体" w:hAnsi="Times New Roman" w:cs="Times New Roman"/>
          <w:sz w:val="24"/>
        </w:rPr>
        <w:t>the FYYH improves the clinical efficacy rate,</w:t>
      </w:r>
      <w:r w:rsidR="00A20C23" w:rsidRPr="00DC693C">
        <w:rPr>
          <w:rFonts w:ascii="Times New Roman" w:eastAsia="宋体" w:hAnsi="Times New Roman" w:cs="Times New Roman"/>
          <w:sz w:val="24"/>
        </w:rPr>
        <w:t xml:space="preserve"> </w:t>
      </w:r>
      <w:r w:rsidR="0003173D" w:rsidRPr="00DC693C">
        <w:rPr>
          <w:rFonts w:ascii="Times New Roman" w:eastAsia="宋体" w:hAnsi="Times New Roman" w:cs="Times New Roman"/>
          <w:sz w:val="24"/>
        </w:rPr>
        <w:t>and time to negative PCR</w:t>
      </w:r>
      <w:r w:rsidRPr="00DC693C">
        <w:rPr>
          <w:rFonts w:ascii="Times New Roman" w:eastAsia="宋体" w:hAnsi="Times New Roman" w:cs="Times New Roman"/>
          <w:sz w:val="24"/>
        </w:rPr>
        <w:t xml:space="preserve"> </w:t>
      </w:r>
      <w:r w:rsidR="00F5126F" w:rsidRPr="00DC693C">
        <w:rPr>
          <w:rFonts w:ascii="Times New Roman" w:eastAsia="宋体" w:hAnsi="Times New Roman" w:cs="Times New Roman"/>
          <w:sz w:val="24"/>
        </w:rPr>
        <w:t>test</w:t>
      </w:r>
      <w:r w:rsidRPr="00DC693C">
        <w:rPr>
          <w:rFonts w:ascii="Times New Roman" w:eastAsia="宋体" w:hAnsi="Times New Roman" w:cs="Times New Roman"/>
          <w:sz w:val="24"/>
        </w:rPr>
        <w:t xml:space="preserve">; </w:t>
      </w:r>
      <w:r w:rsidRPr="00DC693C">
        <w:rPr>
          <w:rFonts w:ascii="Times New Roman" w:eastAsia="宋体" w:hAnsi="Times New Roman" w:cs="Times New Roman"/>
          <w:sz w:val="24"/>
          <w:shd w:val="clear" w:color="auto" w:fill="FFFFFF"/>
        </w:rPr>
        <w:t xml:space="preserve">QFPD shortens the hospital stay, improves CT </w:t>
      </w:r>
      <w:r w:rsidR="00F5126F" w:rsidRPr="00DC693C">
        <w:rPr>
          <w:rFonts w:ascii="Times New Roman" w:eastAsia="宋体" w:hAnsi="Times New Roman" w:cs="Times New Roman"/>
          <w:sz w:val="24"/>
          <w:shd w:val="clear" w:color="auto" w:fill="FFFFFF"/>
        </w:rPr>
        <w:t xml:space="preserve">lung </w:t>
      </w:r>
      <w:r w:rsidRPr="00DC693C">
        <w:rPr>
          <w:rFonts w:ascii="Times New Roman" w:eastAsia="宋体" w:hAnsi="Times New Roman" w:cs="Times New Roman"/>
          <w:sz w:val="24"/>
          <w:shd w:val="clear" w:color="auto" w:fill="FFFFFF"/>
        </w:rPr>
        <w:t xml:space="preserve">images and mortality; LHQW improves </w:t>
      </w:r>
      <w:r w:rsidRPr="00DC693C">
        <w:rPr>
          <w:rFonts w:ascii="Times New Roman" w:eastAsia="宋体" w:hAnsi="Times New Roman" w:cs="Times New Roman"/>
          <w:sz w:val="24"/>
        </w:rPr>
        <w:t xml:space="preserve">the clinical efficacy rate, febrile score, and </w:t>
      </w:r>
      <w:r w:rsidR="00F5126F" w:rsidRPr="00DC693C">
        <w:rPr>
          <w:rFonts w:ascii="Times New Roman" w:eastAsia="宋体" w:hAnsi="Times New Roman" w:cs="Times New Roman"/>
          <w:sz w:val="24"/>
        </w:rPr>
        <w:t xml:space="preserve">severity of </w:t>
      </w:r>
      <w:r w:rsidRPr="00DC693C">
        <w:rPr>
          <w:rFonts w:ascii="Times New Roman" w:eastAsia="宋体" w:hAnsi="Times New Roman" w:cs="Times New Roman"/>
          <w:sz w:val="24"/>
        </w:rPr>
        <w:t xml:space="preserve">CT </w:t>
      </w:r>
      <w:r w:rsidR="00F5126F" w:rsidRPr="00DC693C">
        <w:rPr>
          <w:rFonts w:ascii="Times New Roman" w:eastAsia="宋体" w:hAnsi="Times New Roman" w:cs="Times New Roman"/>
          <w:sz w:val="24"/>
        </w:rPr>
        <w:t xml:space="preserve">lung </w:t>
      </w:r>
      <w:r w:rsidRPr="00DC693C">
        <w:rPr>
          <w:rFonts w:ascii="Times New Roman" w:eastAsia="宋体" w:hAnsi="Times New Roman" w:cs="Times New Roman"/>
          <w:sz w:val="24"/>
        </w:rPr>
        <w:t>scan</w:t>
      </w:r>
      <w:bookmarkEnd w:id="5"/>
      <w:r w:rsidRPr="00DC693C">
        <w:rPr>
          <w:rFonts w:ascii="Times New Roman" w:eastAsia="宋体" w:hAnsi="Times New Roman" w:cs="Times New Roman"/>
          <w:sz w:val="24"/>
        </w:rPr>
        <w:t>.</w:t>
      </w:r>
    </w:p>
    <w:p w14:paraId="0BE56E0E" w14:textId="77777777" w:rsidR="009139EF" w:rsidRPr="00DC693C" w:rsidRDefault="009139EF">
      <w:pPr>
        <w:snapToGrid w:val="0"/>
        <w:spacing w:before="120" w:after="120" w:line="480" w:lineRule="auto"/>
        <w:rPr>
          <w:rFonts w:ascii="Times New Roman" w:eastAsia="宋体" w:hAnsi="Times New Roman" w:cs="Times New Roman"/>
          <w:b/>
          <w:bCs/>
          <w:sz w:val="24"/>
        </w:rPr>
      </w:pPr>
    </w:p>
    <w:p w14:paraId="6D7A1C1A" w14:textId="4E040636" w:rsidR="009139EF" w:rsidRPr="00DC693C" w:rsidRDefault="00125FE0">
      <w:pPr>
        <w:snapToGrid w:val="0"/>
        <w:spacing w:before="120" w:after="120" w:line="480" w:lineRule="auto"/>
        <w:rPr>
          <w:rFonts w:ascii="Times New Roman" w:eastAsia="宋体" w:hAnsi="Times New Roman" w:cs="Times New Roman"/>
          <w:b/>
          <w:bCs/>
          <w:sz w:val="24"/>
        </w:rPr>
      </w:pPr>
      <w:r w:rsidRPr="00DC693C">
        <w:rPr>
          <w:rFonts w:ascii="Times New Roman" w:eastAsia="宋体" w:hAnsi="Times New Roman" w:cs="Times New Roman"/>
          <w:b/>
          <w:bCs/>
          <w:sz w:val="24"/>
        </w:rPr>
        <w:t xml:space="preserve">Acknowledgments  </w:t>
      </w:r>
    </w:p>
    <w:p w14:paraId="009508A9" w14:textId="77777777" w:rsidR="009139EF" w:rsidRPr="00DC693C" w:rsidRDefault="00125FE0">
      <w:pPr>
        <w:snapToGrid w:val="0"/>
        <w:spacing w:before="120" w:after="120" w:line="480" w:lineRule="auto"/>
        <w:rPr>
          <w:rFonts w:ascii="Times New Roman" w:hAnsi="Times New Roman" w:cs="Times New Roman"/>
          <w:b/>
          <w:bCs/>
          <w:kern w:val="0"/>
          <w:sz w:val="24"/>
        </w:rPr>
      </w:pPr>
      <w:r w:rsidRPr="00DC693C">
        <w:rPr>
          <w:rFonts w:ascii="Times New Roman" w:eastAsia="宋体" w:hAnsi="Times New Roman" w:cs="Times New Roman"/>
          <w:sz w:val="24"/>
          <w:shd w:val="clear" w:color="auto" w:fill="FFFFFF"/>
        </w:rPr>
        <w:t>This study was supported by the</w:t>
      </w:r>
      <w:bookmarkStart w:id="6" w:name="OLE_LINK11"/>
      <w:r w:rsidRPr="00DC693C">
        <w:rPr>
          <w:rFonts w:ascii="Times New Roman" w:eastAsia="宋体" w:hAnsi="Times New Roman" w:cs="Times New Roman"/>
          <w:sz w:val="24"/>
          <w:shd w:val="clear" w:color="auto" w:fill="FFFFFF"/>
        </w:rPr>
        <w:t xml:space="preserve"> Chinese Medicine Development Fund</w:t>
      </w:r>
      <w:bookmarkEnd w:id="6"/>
      <w:r w:rsidRPr="00DC693C">
        <w:rPr>
          <w:rFonts w:ascii="Times New Roman" w:eastAsia="宋体" w:hAnsi="Times New Roman" w:cs="Times New Roman"/>
          <w:sz w:val="24"/>
          <w:shd w:val="clear" w:color="auto" w:fill="FFFFFF"/>
        </w:rPr>
        <w:t xml:space="preserve"> (19SB2/012A).</w:t>
      </w:r>
    </w:p>
    <w:p w14:paraId="7079EE91" w14:textId="77777777" w:rsidR="009139EF" w:rsidRPr="00DC693C" w:rsidRDefault="009139EF">
      <w:pPr>
        <w:snapToGrid w:val="0"/>
        <w:spacing w:before="120" w:after="120" w:line="360" w:lineRule="auto"/>
        <w:rPr>
          <w:rFonts w:ascii="Times New Roman" w:hAnsi="Times New Roman" w:cs="Times New Roman"/>
          <w:b/>
          <w:bCs/>
          <w:kern w:val="0"/>
          <w:sz w:val="24"/>
        </w:rPr>
      </w:pPr>
    </w:p>
    <w:p w14:paraId="10C23335" w14:textId="77777777" w:rsidR="009139EF" w:rsidRPr="00DC693C" w:rsidRDefault="00125FE0">
      <w:pPr>
        <w:snapToGrid w:val="0"/>
        <w:spacing w:before="120" w:after="120" w:line="360" w:lineRule="auto"/>
        <w:rPr>
          <w:rFonts w:ascii="Times New Roman" w:hAnsi="Times New Roman" w:cs="Times New Roman"/>
          <w:b/>
          <w:bCs/>
          <w:kern w:val="0"/>
          <w:sz w:val="24"/>
        </w:rPr>
      </w:pPr>
      <w:r w:rsidRPr="00DC693C">
        <w:rPr>
          <w:rFonts w:ascii="Times New Roman" w:hAnsi="Times New Roman" w:cs="Times New Roman"/>
          <w:b/>
          <w:bCs/>
          <w:kern w:val="0"/>
          <w:sz w:val="24"/>
        </w:rPr>
        <w:t>References</w:t>
      </w:r>
    </w:p>
    <w:p w14:paraId="5FA8F743" w14:textId="77777777" w:rsidR="00DC693C" w:rsidRPr="00DC693C" w:rsidRDefault="00125FE0" w:rsidP="00DC693C">
      <w:pPr>
        <w:pStyle w:val="EndNoteBibliography"/>
        <w:ind w:left="720" w:hanging="720"/>
        <w:rPr>
          <w:noProof/>
        </w:rPr>
      </w:pPr>
      <w:r w:rsidRPr="00D21B83">
        <w:rPr>
          <w:rFonts w:ascii="Times New Roman" w:eastAsia="Times New Roman Uni" w:hAnsi="Times New Roman" w:cs="Times New Roman"/>
          <w:sz w:val="24"/>
          <w:shd w:val="clear" w:color="auto" w:fill="FFFFFF"/>
        </w:rPr>
        <w:fldChar w:fldCharType="begin"/>
      </w:r>
      <w:r w:rsidRPr="00DC693C">
        <w:rPr>
          <w:rFonts w:ascii="Times New Roman" w:eastAsia="Times New Roman Uni" w:hAnsi="Times New Roman" w:cs="Times New Roman"/>
          <w:sz w:val="24"/>
          <w:shd w:val="clear" w:color="auto" w:fill="FFFFFF"/>
        </w:rPr>
        <w:instrText xml:space="preserve"> ADDIN EN.REFLIST </w:instrText>
      </w:r>
      <w:r w:rsidRPr="00D21B83">
        <w:rPr>
          <w:rFonts w:ascii="Times New Roman" w:eastAsia="Times New Roman Uni" w:hAnsi="Times New Roman" w:cs="Times New Roman"/>
          <w:sz w:val="24"/>
          <w:shd w:val="clear" w:color="auto" w:fill="FFFFFF"/>
        </w:rPr>
        <w:fldChar w:fldCharType="separate"/>
      </w:r>
      <w:r w:rsidR="00DC693C" w:rsidRPr="00DC693C">
        <w:rPr>
          <w:noProof/>
        </w:rPr>
        <w:t>1.</w:t>
      </w:r>
      <w:r w:rsidR="00DC693C" w:rsidRPr="00DC693C">
        <w:rPr>
          <w:noProof/>
        </w:rPr>
        <w:tab/>
        <w:t xml:space="preserve">Wang, C., et al., </w:t>
      </w:r>
      <w:r w:rsidR="00DC693C" w:rsidRPr="00DC693C">
        <w:rPr>
          <w:i/>
          <w:noProof/>
        </w:rPr>
        <w:t>A novel coronavirus outbreak of global health concern.</w:t>
      </w:r>
      <w:r w:rsidR="00DC693C" w:rsidRPr="00DC693C">
        <w:rPr>
          <w:noProof/>
        </w:rPr>
        <w:t xml:space="preserve"> Lancet, 2020. </w:t>
      </w:r>
      <w:r w:rsidR="00DC693C" w:rsidRPr="00DC693C">
        <w:rPr>
          <w:b/>
          <w:noProof/>
        </w:rPr>
        <w:t>395</w:t>
      </w:r>
      <w:r w:rsidR="00DC693C" w:rsidRPr="00DC693C">
        <w:rPr>
          <w:noProof/>
        </w:rPr>
        <w:t>(10223): p. 470-473.</w:t>
      </w:r>
    </w:p>
    <w:p w14:paraId="03795429" w14:textId="77777777" w:rsidR="00DC693C" w:rsidRPr="00DC693C" w:rsidRDefault="00DC693C" w:rsidP="00DC693C">
      <w:pPr>
        <w:pStyle w:val="EndNoteBibliography"/>
        <w:ind w:left="720" w:hanging="720"/>
        <w:rPr>
          <w:noProof/>
        </w:rPr>
      </w:pPr>
      <w:r w:rsidRPr="00DC693C">
        <w:rPr>
          <w:noProof/>
        </w:rPr>
        <w:t>2.</w:t>
      </w:r>
      <w:r w:rsidRPr="00DC693C">
        <w:rPr>
          <w:noProof/>
        </w:rPr>
        <w:tab/>
        <w:t xml:space="preserve">Lu, R., et al., </w:t>
      </w:r>
      <w:r w:rsidRPr="00DC693C">
        <w:rPr>
          <w:i/>
          <w:noProof/>
        </w:rPr>
        <w:t>Genomic characterisation and epidemiology of 2019 novel coronavirus: implications for virus origins and receptor binding.</w:t>
      </w:r>
      <w:r w:rsidRPr="00DC693C">
        <w:rPr>
          <w:noProof/>
        </w:rPr>
        <w:t xml:space="preserve"> Lancet, 2020. </w:t>
      </w:r>
      <w:r w:rsidRPr="00DC693C">
        <w:rPr>
          <w:b/>
          <w:noProof/>
        </w:rPr>
        <w:t>395</w:t>
      </w:r>
      <w:r w:rsidRPr="00DC693C">
        <w:rPr>
          <w:noProof/>
        </w:rPr>
        <w:t>(10224): p. 565-574.</w:t>
      </w:r>
    </w:p>
    <w:p w14:paraId="3536869A" w14:textId="77777777" w:rsidR="00DC693C" w:rsidRPr="00DC693C" w:rsidRDefault="00DC693C" w:rsidP="00DC693C">
      <w:pPr>
        <w:pStyle w:val="EndNoteBibliography"/>
        <w:ind w:left="720" w:hanging="720"/>
        <w:rPr>
          <w:noProof/>
        </w:rPr>
      </w:pPr>
      <w:r w:rsidRPr="00DC693C">
        <w:rPr>
          <w:noProof/>
        </w:rPr>
        <w:t>3.</w:t>
      </w:r>
      <w:r w:rsidRPr="00DC693C">
        <w:rPr>
          <w:noProof/>
        </w:rPr>
        <w:tab/>
        <w:t xml:space="preserve">Bhattacharyya, R.P. and W.P. Hanage, </w:t>
      </w:r>
      <w:r w:rsidRPr="00DC693C">
        <w:rPr>
          <w:i/>
          <w:noProof/>
        </w:rPr>
        <w:t>Challenges in Inferring Intrinsic Severity of the SARS-CoV-2 Omicron Variant.</w:t>
      </w:r>
      <w:r w:rsidRPr="00DC693C">
        <w:rPr>
          <w:noProof/>
        </w:rPr>
        <w:t xml:space="preserve"> N Engl J Med, 2022. </w:t>
      </w:r>
      <w:r w:rsidRPr="00DC693C">
        <w:rPr>
          <w:b/>
          <w:noProof/>
        </w:rPr>
        <w:t>386</w:t>
      </w:r>
      <w:r w:rsidRPr="00DC693C">
        <w:rPr>
          <w:noProof/>
        </w:rPr>
        <w:t>(7): p. e14.</w:t>
      </w:r>
    </w:p>
    <w:p w14:paraId="5FD72DD5" w14:textId="77777777" w:rsidR="00DC693C" w:rsidRPr="00DC693C" w:rsidRDefault="00DC693C" w:rsidP="00DC693C">
      <w:pPr>
        <w:pStyle w:val="EndNoteBibliography"/>
        <w:ind w:left="720" w:hanging="720"/>
        <w:rPr>
          <w:noProof/>
        </w:rPr>
      </w:pPr>
      <w:r w:rsidRPr="00DC693C">
        <w:rPr>
          <w:noProof/>
        </w:rPr>
        <w:t>4.</w:t>
      </w:r>
      <w:r w:rsidRPr="00DC693C">
        <w:rPr>
          <w:noProof/>
        </w:rPr>
        <w:tab/>
        <w:t xml:space="preserve">Hart, W.S., et al., </w:t>
      </w:r>
      <w:r w:rsidRPr="00DC693C">
        <w:rPr>
          <w:i/>
          <w:noProof/>
        </w:rPr>
        <w:t>Generation time of the alpha and delta SARS-CoV-2 variants: an epidemiological analysis.</w:t>
      </w:r>
      <w:r w:rsidRPr="00DC693C">
        <w:rPr>
          <w:noProof/>
        </w:rPr>
        <w:t xml:space="preserve"> Lancet Infect Dis, 2022.</w:t>
      </w:r>
    </w:p>
    <w:p w14:paraId="4FEA2EB2" w14:textId="77777777" w:rsidR="00DC693C" w:rsidRPr="00DC693C" w:rsidRDefault="00DC693C" w:rsidP="00DC693C">
      <w:pPr>
        <w:pStyle w:val="EndNoteBibliography"/>
        <w:ind w:left="720" w:hanging="720"/>
        <w:rPr>
          <w:noProof/>
        </w:rPr>
      </w:pPr>
      <w:r w:rsidRPr="00DC693C">
        <w:rPr>
          <w:noProof/>
        </w:rPr>
        <w:t>5.</w:t>
      </w:r>
      <w:r w:rsidRPr="00DC693C">
        <w:rPr>
          <w:noProof/>
        </w:rPr>
        <w:tab/>
        <w:t xml:space="preserve">Liu, P., et al., </w:t>
      </w:r>
      <w:r w:rsidRPr="00DC693C">
        <w:rPr>
          <w:i/>
          <w:noProof/>
        </w:rPr>
        <w:t>China's distinctive engagement in global health.</w:t>
      </w:r>
      <w:r w:rsidRPr="00DC693C">
        <w:rPr>
          <w:noProof/>
        </w:rPr>
        <w:t xml:space="preserve"> Lancet, 2014. </w:t>
      </w:r>
      <w:r w:rsidRPr="00DC693C">
        <w:rPr>
          <w:b/>
          <w:noProof/>
        </w:rPr>
        <w:t>384</w:t>
      </w:r>
      <w:r w:rsidRPr="00DC693C">
        <w:rPr>
          <w:noProof/>
        </w:rPr>
        <w:t>(9945): p. 793-804.</w:t>
      </w:r>
    </w:p>
    <w:p w14:paraId="5632296C" w14:textId="77777777" w:rsidR="00DC693C" w:rsidRPr="00DC693C" w:rsidRDefault="00DC693C" w:rsidP="00DC693C">
      <w:pPr>
        <w:pStyle w:val="EndNoteBibliography"/>
        <w:ind w:left="720" w:hanging="720"/>
        <w:rPr>
          <w:noProof/>
        </w:rPr>
      </w:pPr>
      <w:r w:rsidRPr="00DC693C">
        <w:rPr>
          <w:noProof/>
        </w:rPr>
        <w:t>6.</w:t>
      </w:r>
      <w:r w:rsidRPr="00DC693C">
        <w:rPr>
          <w:noProof/>
        </w:rPr>
        <w:tab/>
        <w:t xml:space="preserve">Wang, C., et al., </w:t>
      </w:r>
      <w:r w:rsidRPr="00DC693C">
        <w:rPr>
          <w:i/>
          <w:noProof/>
        </w:rPr>
        <w:t>Oseltamivir compared with the Chinese traditional therapy maxingshigan-yinqiaosan in the treatment of H1N1 influenza: a randomized trial.</w:t>
      </w:r>
      <w:r w:rsidRPr="00DC693C">
        <w:rPr>
          <w:noProof/>
        </w:rPr>
        <w:t xml:space="preserve"> Ann Intern Med, 2011. </w:t>
      </w:r>
      <w:r w:rsidRPr="00DC693C">
        <w:rPr>
          <w:b/>
          <w:noProof/>
        </w:rPr>
        <w:t>155</w:t>
      </w:r>
      <w:r w:rsidRPr="00DC693C">
        <w:rPr>
          <w:noProof/>
        </w:rPr>
        <w:t>(4): p. 217-25.</w:t>
      </w:r>
    </w:p>
    <w:p w14:paraId="26128315" w14:textId="77777777" w:rsidR="00DC693C" w:rsidRPr="00DC693C" w:rsidRDefault="00DC693C" w:rsidP="00DC693C">
      <w:pPr>
        <w:pStyle w:val="EndNoteBibliography"/>
        <w:ind w:left="720" w:hanging="720"/>
        <w:rPr>
          <w:noProof/>
        </w:rPr>
      </w:pPr>
      <w:r w:rsidRPr="00DC693C">
        <w:rPr>
          <w:noProof/>
        </w:rPr>
        <w:t>7.</w:t>
      </w:r>
      <w:r w:rsidRPr="00DC693C">
        <w:rPr>
          <w:noProof/>
        </w:rPr>
        <w:tab/>
        <w:t xml:space="preserve">Duan, Z.P., et al., </w:t>
      </w:r>
      <w:r w:rsidRPr="00DC693C">
        <w:rPr>
          <w:i/>
          <w:noProof/>
        </w:rPr>
        <w:t>Natural herbal medicine Lianhuaqingwen capsule anti-influenza A (H1N1) trial: a randomized, double blind, positive controlled clinical trial.</w:t>
      </w:r>
      <w:r w:rsidRPr="00DC693C">
        <w:rPr>
          <w:noProof/>
        </w:rPr>
        <w:t xml:space="preserve"> Chin Med J (Engl), 2011. </w:t>
      </w:r>
      <w:r w:rsidRPr="00DC693C">
        <w:rPr>
          <w:b/>
          <w:noProof/>
        </w:rPr>
        <w:t>124</w:t>
      </w:r>
      <w:r w:rsidRPr="00DC693C">
        <w:rPr>
          <w:noProof/>
        </w:rPr>
        <w:t>(18): p. 2925-33.</w:t>
      </w:r>
    </w:p>
    <w:p w14:paraId="17E39AFD" w14:textId="77777777" w:rsidR="00DC693C" w:rsidRPr="00DC693C" w:rsidRDefault="00DC693C" w:rsidP="00DC693C">
      <w:pPr>
        <w:pStyle w:val="EndNoteBibliography"/>
        <w:ind w:left="720" w:hanging="720"/>
        <w:rPr>
          <w:noProof/>
        </w:rPr>
      </w:pPr>
      <w:r w:rsidRPr="00DC693C">
        <w:rPr>
          <w:noProof/>
        </w:rPr>
        <w:t>8.</w:t>
      </w:r>
      <w:r w:rsidRPr="00DC693C">
        <w:rPr>
          <w:noProof/>
        </w:rPr>
        <w:tab/>
        <w:t xml:space="preserve">Liu, X., et al., </w:t>
      </w:r>
      <w:r w:rsidRPr="00DC693C">
        <w:rPr>
          <w:i/>
          <w:noProof/>
        </w:rPr>
        <w:t>Chinese herbs combined with western medicine for severe acute respiratory syndrome (SARS).</w:t>
      </w:r>
      <w:r w:rsidRPr="00DC693C">
        <w:rPr>
          <w:noProof/>
        </w:rPr>
        <w:t xml:space="preserve"> Cochrane Database Syst Rev, 2012. </w:t>
      </w:r>
      <w:r w:rsidRPr="00DC693C">
        <w:rPr>
          <w:b/>
          <w:noProof/>
        </w:rPr>
        <w:t>10</w:t>
      </w:r>
      <w:r w:rsidRPr="00DC693C">
        <w:rPr>
          <w:noProof/>
        </w:rPr>
        <w:t>(10): p. Cd004882.</w:t>
      </w:r>
    </w:p>
    <w:p w14:paraId="66ADFF81" w14:textId="77777777" w:rsidR="00DC693C" w:rsidRPr="00DC693C" w:rsidRDefault="00DC693C" w:rsidP="00DC693C">
      <w:pPr>
        <w:pStyle w:val="EndNoteBibliography"/>
        <w:ind w:left="720" w:hanging="720"/>
        <w:rPr>
          <w:noProof/>
        </w:rPr>
      </w:pPr>
      <w:r w:rsidRPr="00DC693C">
        <w:rPr>
          <w:noProof/>
        </w:rPr>
        <w:t>9.</w:t>
      </w:r>
      <w:r w:rsidRPr="00DC693C">
        <w:rPr>
          <w:noProof/>
        </w:rPr>
        <w:tab/>
        <w:t xml:space="preserve">Yin, B., et al., </w:t>
      </w:r>
      <w:r w:rsidRPr="00DC693C">
        <w:rPr>
          <w:i/>
          <w:noProof/>
        </w:rPr>
        <w:t>Efficacy of integrated traditional Chinese and western medicine for treating COVID-19: a systematic review and meta-analysis of RCTs.</w:t>
      </w:r>
      <w:r w:rsidRPr="00DC693C">
        <w:rPr>
          <w:noProof/>
        </w:rPr>
        <w:t xml:space="preserve"> Front Public Health, 2021. </w:t>
      </w:r>
      <w:r w:rsidRPr="00DC693C">
        <w:rPr>
          <w:b/>
          <w:noProof/>
        </w:rPr>
        <w:t>9</w:t>
      </w:r>
      <w:r w:rsidRPr="00DC693C">
        <w:rPr>
          <w:noProof/>
        </w:rPr>
        <w:t>: p. 622707.</w:t>
      </w:r>
    </w:p>
    <w:p w14:paraId="5FAA4C9F" w14:textId="77777777" w:rsidR="00DC693C" w:rsidRPr="00DC693C" w:rsidRDefault="00DC693C" w:rsidP="00DC693C">
      <w:pPr>
        <w:pStyle w:val="EndNoteBibliography"/>
        <w:ind w:left="720" w:hanging="720"/>
        <w:rPr>
          <w:noProof/>
        </w:rPr>
      </w:pPr>
      <w:r w:rsidRPr="00DC693C">
        <w:rPr>
          <w:noProof/>
        </w:rPr>
        <w:t>10.</w:t>
      </w:r>
      <w:r w:rsidRPr="00DC693C">
        <w:rPr>
          <w:noProof/>
        </w:rPr>
        <w:tab/>
        <w:t xml:space="preserve">Zhou, L.P., et al., </w:t>
      </w:r>
      <w:r w:rsidRPr="00DC693C">
        <w:rPr>
          <w:i/>
          <w:noProof/>
        </w:rPr>
        <w:t>The effects of traditional Chinese medicine as an auxiliary treatment for COVID-19: a systematic review and meta-analysis.</w:t>
      </w:r>
      <w:r w:rsidRPr="00DC693C">
        <w:rPr>
          <w:noProof/>
        </w:rPr>
        <w:t xml:space="preserve"> J Altern Complement Med, 2021. </w:t>
      </w:r>
      <w:r w:rsidRPr="00DC693C">
        <w:rPr>
          <w:b/>
          <w:noProof/>
        </w:rPr>
        <w:t>27</w:t>
      </w:r>
      <w:r w:rsidRPr="00DC693C">
        <w:rPr>
          <w:noProof/>
        </w:rPr>
        <w:t>(3): p. 225-237.</w:t>
      </w:r>
    </w:p>
    <w:p w14:paraId="6A249EC9" w14:textId="77777777" w:rsidR="00DC693C" w:rsidRPr="00DC693C" w:rsidRDefault="00DC693C" w:rsidP="00DC693C">
      <w:pPr>
        <w:pStyle w:val="EndNoteBibliography"/>
        <w:ind w:left="720" w:hanging="720"/>
        <w:rPr>
          <w:noProof/>
        </w:rPr>
      </w:pPr>
      <w:r w:rsidRPr="00DC693C">
        <w:rPr>
          <w:noProof/>
        </w:rPr>
        <w:t>11.</w:t>
      </w:r>
      <w:r w:rsidRPr="00DC693C">
        <w:rPr>
          <w:noProof/>
        </w:rPr>
        <w:tab/>
        <w:t xml:space="preserve">Wang, H., et al., </w:t>
      </w:r>
      <w:r w:rsidRPr="00DC693C">
        <w:rPr>
          <w:i/>
          <w:noProof/>
        </w:rPr>
        <w:t>Efficacy and safety of traditional Chinese medicine in coronavirus disease 2019 (COVID-19): a systematic review and meta-analysis.</w:t>
      </w:r>
      <w:r w:rsidRPr="00DC693C">
        <w:rPr>
          <w:noProof/>
        </w:rPr>
        <w:t xml:space="preserve"> Front Pharmacol, 2021. </w:t>
      </w:r>
      <w:r w:rsidRPr="00DC693C">
        <w:rPr>
          <w:b/>
          <w:noProof/>
        </w:rPr>
        <w:t>12</w:t>
      </w:r>
      <w:r w:rsidRPr="00DC693C">
        <w:rPr>
          <w:noProof/>
        </w:rPr>
        <w:t>: p. 609213.</w:t>
      </w:r>
    </w:p>
    <w:p w14:paraId="21A8AE6A" w14:textId="77777777" w:rsidR="00DC693C" w:rsidRPr="00DC693C" w:rsidRDefault="00DC693C" w:rsidP="00DC693C">
      <w:pPr>
        <w:pStyle w:val="EndNoteBibliography"/>
        <w:ind w:left="720" w:hanging="720"/>
        <w:rPr>
          <w:noProof/>
        </w:rPr>
      </w:pPr>
      <w:r w:rsidRPr="00DC693C">
        <w:rPr>
          <w:noProof/>
        </w:rPr>
        <w:t>12.</w:t>
      </w:r>
      <w:r w:rsidRPr="00DC693C">
        <w:rPr>
          <w:noProof/>
        </w:rPr>
        <w:tab/>
        <w:t xml:space="preserve">Guo, J., et al., </w:t>
      </w:r>
      <w:r w:rsidRPr="00DC693C">
        <w:rPr>
          <w:i/>
          <w:noProof/>
        </w:rPr>
        <w:t>Chinese Medicine for Coronavirus Disease 2019 (COVID-19): A GRADE-Assessed Systematic Review and Meta-Analysis.</w:t>
      </w:r>
      <w:r w:rsidRPr="00DC693C">
        <w:rPr>
          <w:noProof/>
        </w:rPr>
        <w:t xml:space="preserve"> Am J Chin Med, 2022. </w:t>
      </w:r>
      <w:r w:rsidRPr="00DC693C">
        <w:rPr>
          <w:b/>
          <w:noProof/>
        </w:rPr>
        <w:t>50</w:t>
      </w:r>
      <w:r w:rsidRPr="00DC693C">
        <w:rPr>
          <w:noProof/>
        </w:rPr>
        <w:t>(1): p. 1-31.</w:t>
      </w:r>
    </w:p>
    <w:p w14:paraId="5AA04648" w14:textId="77777777" w:rsidR="00DC693C" w:rsidRPr="00DC693C" w:rsidRDefault="00DC693C" w:rsidP="00DC693C">
      <w:pPr>
        <w:pStyle w:val="EndNoteBibliography"/>
        <w:ind w:left="720" w:hanging="720"/>
        <w:rPr>
          <w:noProof/>
        </w:rPr>
      </w:pPr>
      <w:r w:rsidRPr="00DC693C">
        <w:rPr>
          <w:noProof/>
        </w:rPr>
        <w:t>13.</w:t>
      </w:r>
      <w:r w:rsidRPr="00DC693C">
        <w:rPr>
          <w:noProof/>
        </w:rPr>
        <w:tab/>
        <w:t xml:space="preserve">Liberati, A., et al., </w:t>
      </w:r>
      <w:r w:rsidRPr="00DC693C">
        <w:rPr>
          <w:i/>
          <w:noProof/>
        </w:rPr>
        <w:t>The PRISMA statement for reporting systematic reviews and meta-analyses of studies that evaluate health care interventions: explanation and elaboration.</w:t>
      </w:r>
      <w:r w:rsidRPr="00DC693C">
        <w:rPr>
          <w:noProof/>
        </w:rPr>
        <w:t xml:space="preserve"> Ann Intern Med, 2009. </w:t>
      </w:r>
      <w:r w:rsidRPr="00DC693C">
        <w:rPr>
          <w:b/>
          <w:noProof/>
        </w:rPr>
        <w:t>151</w:t>
      </w:r>
      <w:r w:rsidRPr="00DC693C">
        <w:rPr>
          <w:noProof/>
        </w:rPr>
        <w:t>(4): p. W65-94.</w:t>
      </w:r>
    </w:p>
    <w:p w14:paraId="4ABCB496" w14:textId="77777777" w:rsidR="00DC693C" w:rsidRPr="00DC693C" w:rsidRDefault="00DC693C" w:rsidP="00DC693C">
      <w:pPr>
        <w:pStyle w:val="EndNoteBibliography"/>
        <w:ind w:left="720" w:hanging="720"/>
        <w:rPr>
          <w:noProof/>
        </w:rPr>
      </w:pPr>
      <w:r w:rsidRPr="00DC693C">
        <w:rPr>
          <w:noProof/>
        </w:rPr>
        <w:t>14.</w:t>
      </w:r>
      <w:r w:rsidRPr="00DC693C">
        <w:rPr>
          <w:noProof/>
        </w:rPr>
        <w:tab/>
        <w:t xml:space="preserve">Wang, J.B., et al., </w:t>
      </w:r>
      <w:r w:rsidRPr="00DC693C">
        <w:rPr>
          <w:i/>
          <w:noProof/>
        </w:rPr>
        <w:t>Exploring an Integrative Therapy for Treating COVID-19: A Randomized Controlled Trial.</w:t>
      </w:r>
      <w:r w:rsidRPr="00DC693C">
        <w:rPr>
          <w:noProof/>
        </w:rPr>
        <w:t xml:space="preserve"> Chin J Integr Med, 2020. </w:t>
      </w:r>
      <w:r w:rsidRPr="00DC693C">
        <w:rPr>
          <w:b/>
          <w:noProof/>
        </w:rPr>
        <w:t>26</w:t>
      </w:r>
      <w:r w:rsidRPr="00DC693C">
        <w:rPr>
          <w:noProof/>
        </w:rPr>
        <w:t>(9): p. 648-655.</w:t>
      </w:r>
    </w:p>
    <w:p w14:paraId="68BE8512" w14:textId="77777777" w:rsidR="00DC693C" w:rsidRPr="00DC693C" w:rsidRDefault="00DC693C" w:rsidP="00DC693C">
      <w:pPr>
        <w:pStyle w:val="EndNoteBibliography"/>
        <w:ind w:left="720" w:hanging="720"/>
        <w:rPr>
          <w:noProof/>
        </w:rPr>
      </w:pPr>
      <w:r w:rsidRPr="00DC693C">
        <w:rPr>
          <w:noProof/>
        </w:rPr>
        <w:t>15.</w:t>
      </w:r>
      <w:r w:rsidRPr="00DC693C">
        <w:rPr>
          <w:noProof/>
        </w:rPr>
        <w:tab/>
        <w:t xml:space="preserve">Xiao, M.Z., et al., </w:t>
      </w:r>
      <w:r w:rsidRPr="00DC693C">
        <w:rPr>
          <w:i/>
          <w:noProof/>
        </w:rPr>
        <w:t xml:space="preserve">Efficacy of Huoxiang Zhengqi dropping pills and Lianhua Qingwen granules in </w:t>
      </w:r>
      <w:r w:rsidRPr="00DC693C">
        <w:rPr>
          <w:i/>
          <w:noProof/>
        </w:rPr>
        <w:lastRenderedPageBreak/>
        <w:t>treatment of COVID-19: a randomized controlled trial.</w:t>
      </w:r>
      <w:r w:rsidRPr="00DC693C">
        <w:rPr>
          <w:noProof/>
        </w:rPr>
        <w:t xml:space="preserve"> Pharmacol Res, 2020. </w:t>
      </w:r>
      <w:r w:rsidRPr="00DC693C">
        <w:rPr>
          <w:b/>
          <w:noProof/>
        </w:rPr>
        <w:t>161</w:t>
      </w:r>
      <w:r w:rsidRPr="00DC693C">
        <w:rPr>
          <w:noProof/>
        </w:rPr>
        <w:t>: p. 105126.</w:t>
      </w:r>
    </w:p>
    <w:p w14:paraId="62E2D1C9" w14:textId="77777777" w:rsidR="00DC693C" w:rsidRPr="00DC693C" w:rsidRDefault="00DC693C" w:rsidP="00DC693C">
      <w:pPr>
        <w:pStyle w:val="EndNoteBibliography"/>
        <w:ind w:left="720" w:hanging="720"/>
        <w:rPr>
          <w:noProof/>
        </w:rPr>
      </w:pPr>
      <w:r w:rsidRPr="00DC693C">
        <w:rPr>
          <w:noProof/>
        </w:rPr>
        <w:t>16.</w:t>
      </w:r>
      <w:r w:rsidRPr="00DC693C">
        <w:rPr>
          <w:noProof/>
        </w:rPr>
        <w:tab/>
        <w:t xml:space="preserve">Xiong, W.Z., et al., </w:t>
      </w:r>
      <w:r w:rsidRPr="00DC693C">
        <w:rPr>
          <w:i/>
          <w:noProof/>
        </w:rPr>
        <w:t>Efficacy of herbal medicine (Xuanfei Baidu decoction) combined with conventional drug in treating COVID-19: a pilot randomized clinical trial.</w:t>
      </w:r>
      <w:r w:rsidRPr="00DC693C">
        <w:rPr>
          <w:noProof/>
        </w:rPr>
        <w:t xml:space="preserve"> Integr Med Res, 2020. </w:t>
      </w:r>
      <w:r w:rsidRPr="00DC693C">
        <w:rPr>
          <w:b/>
          <w:noProof/>
        </w:rPr>
        <w:t>9</w:t>
      </w:r>
      <w:r w:rsidRPr="00DC693C">
        <w:rPr>
          <w:noProof/>
        </w:rPr>
        <w:t>(3): p. 100489.</w:t>
      </w:r>
    </w:p>
    <w:p w14:paraId="34C4315F" w14:textId="77777777" w:rsidR="00DC693C" w:rsidRPr="00DC693C" w:rsidRDefault="00DC693C" w:rsidP="00DC693C">
      <w:pPr>
        <w:pStyle w:val="EndNoteBibliography"/>
        <w:ind w:left="720" w:hanging="720"/>
        <w:rPr>
          <w:noProof/>
        </w:rPr>
      </w:pPr>
      <w:r w:rsidRPr="00DC693C">
        <w:rPr>
          <w:noProof/>
        </w:rPr>
        <w:t>17.</w:t>
      </w:r>
      <w:r w:rsidRPr="00DC693C">
        <w:rPr>
          <w:noProof/>
        </w:rPr>
        <w:tab/>
        <w:t xml:space="preserve">Zhang, H.T., et al., </w:t>
      </w:r>
      <w:r w:rsidRPr="00DC693C">
        <w:rPr>
          <w:i/>
          <w:noProof/>
        </w:rPr>
        <w:t>Evaluation of the Adjuvant Efficacy of Natural Herbal Medicine on COVID-19: A Retrospective Matched Case-Control Study.</w:t>
      </w:r>
      <w:r w:rsidRPr="00DC693C">
        <w:rPr>
          <w:noProof/>
        </w:rPr>
        <w:t xml:space="preserve"> Am J Chin Med, 2020. </w:t>
      </w:r>
      <w:r w:rsidRPr="00DC693C">
        <w:rPr>
          <w:b/>
          <w:noProof/>
        </w:rPr>
        <w:t>48</w:t>
      </w:r>
      <w:r w:rsidRPr="00DC693C">
        <w:rPr>
          <w:noProof/>
        </w:rPr>
        <w:t>(4): p. 779-792.</w:t>
      </w:r>
    </w:p>
    <w:p w14:paraId="14D3C53D" w14:textId="77777777" w:rsidR="00DC693C" w:rsidRPr="00DC693C" w:rsidRDefault="00DC693C" w:rsidP="00DC693C">
      <w:pPr>
        <w:pStyle w:val="EndNoteBibliography"/>
        <w:ind w:left="720" w:hanging="720"/>
        <w:rPr>
          <w:noProof/>
        </w:rPr>
      </w:pPr>
      <w:r w:rsidRPr="00DC693C">
        <w:rPr>
          <w:noProof/>
        </w:rPr>
        <w:t>18.</w:t>
      </w:r>
      <w:r w:rsidRPr="00DC693C">
        <w:rPr>
          <w:noProof/>
        </w:rPr>
        <w:tab/>
        <w:t xml:space="preserve">Li, L., et al., </w:t>
      </w:r>
      <w:r w:rsidRPr="00DC693C">
        <w:rPr>
          <w:i/>
          <w:noProof/>
        </w:rPr>
        <w:t>Effects of Chinese Medicine on Symptoms, Syndrome Evolution, and Lung Inflammation Absorption in COVID-19 Convalescent Patients during 84-Day Follow-up after Hospital Discharge: A Prospective Cohort and Nested Case-Control Study.</w:t>
      </w:r>
      <w:r w:rsidRPr="00DC693C">
        <w:rPr>
          <w:noProof/>
        </w:rPr>
        <w:t xml:space="preserve"> Chin J Integr Med, 2021. </w:t>
      </w:r>
      <w:r w:rsidRPr="00DC693C">
        <w:rPr>
          <w:b/>
          <w:noProof/>
        </w:rPr>
        <w:t>27</w:t>
      </w:r>
      <w:r w:rsidRPr="00DC693C">
        <w:rPr>
          <w:noProof/>
        </w:rPr>
        <w:t>(4): p. 245-251.</w:t>
      </w:r>
    </w:p>
    <w:p w14:paraId="0CAFD654" w14:textId="77777777" w:rsidR="00DC693C" w:rsidRPr="00DC693C" w:rsidRDefault="00DC693C" w:rsidP="00DC693C">
      <w:pPr>
        <w:pStyle w:val="EndNoteBibliography"/>
        <w:ind w:left="720" w:hanging="720"/>
        <w:rPr>
          <w:noProof/>
        </w:rPr>
      </w:pPr>
      <w:r w:rsidRPr="00DC693C">
        <w:rPr>
          <w:noProof/>
        </w:rPr>
        <w:t>19.</w:t>
      </w:r>
      <w:r w:rsidRPr="00DC693C">
        <w:rPr>
          <w:noProof/>
        </w:rPr>
        <w:tab/>
        <w:t xml:space="preserve">Huang, L., </w:t>
      </w:r>
      <w:r w:rsidRPr="00DC693C">
        <w:rPr>
          <w:i/>
          <w:noProof/>
        </w:rPr>
        <w:t>Efficacy and safety assessment of severe COVID-19 patients with Chinese medicine: a retrospective case series study at early stage of the COVID-19 epidemic in Wuhan, China.</w:t>
      </w:r>
      <w:r w:rsidRPr="00DC693C">
        <w:rPr>
          <w:noProof/>
        </w:rPr>
        <w:t xml:space="preserve"> J Ethnopharmacol, 2021: p. 113888.</w:t>
      </w:r>
    </w:p>
    <w:p w14:paraId="56103099" w14:textId="77777777" w:rsidR="00DC693C" w:rsidRPr="00DC693C" w:rsidRDefault="00DC693C" w:rsidP="00DC693C">
      <w:pPr>
        <w:pStyle w:val="EndNoteBibliography"/>
        <w:ind w:left="720" w:hanging="720"/>
        <w:rPr>
          <w:noProof/>
        </w:rPr>
      </w:pPr>
      <w:r w:rsidRPr="00DC693C">
        <w:rPr>
          <w:noProof/>
        </w:rPr>
        <w:t>20.</w:t>
      </w:r>
      <w:r w:rsidRPr="00DC693C">
        <w:rPr>
          <w:noProof/>
        </w:rPr>
        <w:tab/>
        <w:t xml:space="preserve">Guo, H., et al., </w:t>
      </w:r>
      <w:r w:rsidRPr="00DC693C">
        <w:rPr>
          <w:i/>
          <w:noProof/>
        </w:rPr>
        <w:t>Xuebijing injection in the treatment of COVID-19: a retrospective case-control study.</w:t>
      </w:r>
      <w:r w:rsidRPr="00DC693C">
        <w:rPr>
          <w:noProof/>
        </w:rPr>
        <w:t xml:space="preserve"> Ann Palliat Med, 2020. </w:t>
      </w:r>
      <w:r w:rsidRPr="00DC693C">
        <w:rPr>
          <w:b/>
          <w:noProof/>
        </w:rPr>
        <w:t>9</w:t>
      </w:r>
      <w:r w:rsidRPr="00DC693C">
        <w:rPr>
          <w:noProof/>
        </w:rPr>
        <w:t>(5): p. 3235-3248.</w:t>
      </w:r>
    </w:p>
    <w:p w14:paraId="1C0884B4" w14:textId="77777777" w:rsidR="00DC693C" w:rsidRPr="00DC693C" w:rsidRDefault="00DC693C" w:rsidP="00DC693C">
      <w:pPr>
        <w:pStyle w:val="EndNoteBibliography"/>
        <w:ind w:left="720" w:hanging="720"/>
        <w:rPr>
          <w:noProof/>
        </w:rPr>
      </w:pPr>
      <w:r w:rsidRPr="00DC693C">
        <w:rPr>
          <w:noProof/>
        </w:rPr>
        <w:t>21.</w:t>
      </w:r>
      <w:r w:rsidRPr="00DC693C">
        <w:rPr>
          <w:noProof/>
        </w:rPr>
        <w:tab/>
        <w:t xml:space="preserve">Xu, X., et al., </w:t>
      </w:r>
      <w:r w:rsidRPr="00DC693C">
        <w:rPr>
          <w:i/>
          <w:noProof/>
        </w:rPr>
        <w:t>Efficacy and safety of Reduning injection in the treatment of COVID-19: a randomized, multicenter clinical study.</w:t>
      </w:r>
      <w:r w:rsidRPr="00DC693C">
        <w:rPr>
          <w:noProof/>
        </w:rPr>
        <w:t xml:space="preserve"> Ann Palliat Med, 2021.</w:t>
      </w:r>
    </w:p>
    <w:p w14:paraId="5EC9CCC7" w14:textId="77777777" w:rsidR="00DC693C" w:rsidRPr="00DC693C" w:rsidRDefault="00DC693C" w:rsidP="00DC693C">
      <w:pPr>
        <w:pStyle w:val="EndNoteBibliography"/>
        <w:ind w:left="720" w:hanging="720"/>
        <w:rPr>
          <w:noProof/>
        </w:rPr>
      </w:pPr>
      <w:r w:rsidRPr="00DC693C">
        <w:rPr>
          <w:noProof/>
        </w:rPr>
        <w:t>22.</w:t>
      </w:r>
      <w:r w:rsidRPr="00DC693C">
        <w:rPr>
          <w:noProof/>
        </w:rPr>
        <w:tab/>
        <w:t xml:space="preserve">Feng, J., et al., </w:t>
      </w:r>
      <w:r w:rsidRPr="00DC693C">
        <w:rPr>
          <w:i/>
          <w:noProof/>
        </w:rPr>
        <w:t>Clinical Effect of Traditional Chinese Medicine Shenhuang Granule in Critically Ill Patients with COVID-19: A Single-Centered, Retrospective, Observational Study.</w:t>
      </w:r>
      <w:r w:rsidRPr="00DC693C">
        <w:rPr>
          <w:noProof/>
        </w:rPr>
        <w:t xml:space="preserve"> J Microbiol Biotechnol, 2021. </w:t>
      </w:r>
      <w:r w:rsidRPr="00DC693C">
        <w:rPr>
          <w:b/>
          <w:noProof/>
        </w:rPr>
        <w:t>31</w:t>
      </w:r>
      <w:r w:rsidRPr="00DC693C">
        <w:rPr>
          <w:noProof/>
        </w:rPr>
        <w:t>(3): p. 380-386.</w:t>
      </w:r>
    </w:p>
    <w:p w14:paraId="28EE1E92" w14:textId="77777777" w:rsidR="00DC693C" w:rsidRPr="00DC693C" w:rsidRDefault="00DC693C" w:rsidP="00DC693C">
      <w:pPr>
        <w:pStyle w:val="EndNoteBibliography"/>
        <w:ind w:left="720" w:hanging="720"/>
        <w:rPr>
          <w:noProof/>
        </w:rPr>
      </w:pPr>
      <w:r w:rsidRPr="00DC693C">
        <w:rPr>
          <w:noProof/>
        </w:rPr>
        <w:t>23.</w:t>
      </w:r>
      <w:r w:rsidRPr="00DC693C">
        <w:rPr>
          <w:noProof/>
        </w:rPr>
        <w:tab/>
        <w:t xml:space="preserve">Hu, K., et al., </w:t>
      </w:r>
      <w:r w:rsidRPr="00DC693C">
        <w:rPr>
          <w:i/>
          <w:noProof/>
        </w:rPr>
        <w:t>Efficacy and safety of Lianhuaqingwen capsules, a repurposed Chinese herb, in patients with coronavirus disease 2019: A multicenter, prospective, randomized controlled trial.</w:t>
      </w:r>
      <w:r w:rsidRPr="00DC693C">
        <w:rPr>
          <w:noProof/>
        </w:rPr>
        <w:t xml:space="preserve"> Phytomedicine, 2021. </w:t>
      </w:r>
      <w:r w:rsidRPr="00DC693C">
        <w:rPr>
          <w:b/>
          <w:noProof/>
        </w:rPr>
        <w:t>85</w:t>
      </w:r>
      <w:r w:rsidRPr="00DC693C">
        <w:rPr>
          <w:noProof/>
        </w:rPr>
        <w:t>: p. 153242.</w:t>
      </w:r>
    </w:p>
    <w:p w14:paraId="19919FD0" w14:textId="77777777" w:rsidR="00DC693C" w:rsidRPr="00DC693C" w:rsidRDefault="00DC693C" w:rsidP="00DC693C">
      <w:pPr>
        <w:pStyle w:val="EndNoteBibliography"/>
        <w:ind w:left="720" w:hanging="720"/>
        <w:rPr>
          <w:noProof/>
        </w:rPr>
      </w:pPr>
      <w:r w:rsidRPr="00DC693C">
        <w:rPr>
          <w:noProof/>
        </w:rPr>
        <w:t>24.</w:t>
      </w:r>
      <w:r w:rsidRPr="00DC693C">
        <w:rPr>
          <w:noProof/>
        </w:rPr>
        <w:tab/>
        <w:t xml:space="preserve">Liu, Z., et al., </w:t>
      </w:r>
      <w:r w:rsidRPr="00DC693C">
        <w:rPr>
          <w:i/>
          <w:noProof/>
        </w:rPr>
        <w:t>Effect of Jinhua Qinggan granules on novel coronavirus pneumonia in patients.</w:t>
      </w:r>
      <w:r w:rsidRPr="00DC693C">
        <w:rPr>
          <w:noProof/>
        </w:rPr>
        <w:t xml:space="preserve"> J Tradit Chin Med, 2020. </w:t>
      </w:r>
      <w:r w:rsidRPr="00DC693C">
        <w:rPr>
          <w:b/>
          <w:noProof/>
        </w:rPr>
        <w:t>40</w:t>
      </w:r>
      <w:r w:rsidRPr="00DC693C">
        <w:rPr>
          <w:noProof/>
        </w:rPr>
        <w:t>(3): p. 467-472.</w:t>
      </w:r>
    </w:p>
    <w:p w14:paraId="70783FFA" w14:textId="77777777" w:rsidR="00DC693C" w:rsidRPr="00DC693C" w:rsidRDefault="00DC693C" w:rsidP="00DC693C">
      <w:pPr>
        <w:pStyle w:val="EndNoteBibliography"/>
        <w:ind w:left="720" w:hanging="720"/>
        <w:rPr>
          <w:noProof/>
        </w:rPr>
      </w:pPr>
      <w:r w:rsidRPr="00DC693C">
        <w:rPr>
          <w:noProof/>
        </w:rPr>
        <w:t>25.</w:t>
      </w:r>
      <w:r w:rsidRPr="00DC693C">
        <w:rPr>
          <w:noProof/>
        </w:rPr>
        <w:tab/>
        <w:t xml:space="preserve">Ni, L., et al., </w:t>
      </w:r>
      <w:r w:rsidRPr="00DC693C">
        <w:rPr>
          <w:i/>
          <w:noProof/>
        </w:rPr>
        <w:t>Effects of Shuanghuanglian oral liquids on patients with COVID-19: a randomized, open-label, parallel-controlled, multicenter clinical trial.</w:t>
      </w:r>
      <w:r w:rsidRPr="00DC693C">
        <w:rPr>
          <w:noProof/>
        </w:rPr>
        <w:t xml:space="preserve"> Front Med, 2021: p. 1-14.</w:t>
      </w:r>
    </w:p>
    <w:p w14:paraId="106C64C2" w14:textId="77777777" w:rsidR="00DC693C" w:rsidRPr="00DC693C" w:rsidRDefault="00DC693C" w:rsidP="00DC693C">
      <w:pPr>
        <w:pStyle w:val="EndNoteBibliography"/>
        <w:ind w:left="720" w:hanging="720"/>
        <w:rPr>
          <w:noProof/>
        </w:rPr>
      </w:pPr>
      <w:r w:rsidRPr="00DC693C">
        <w:rPr>
          <w:noProof/>
        </w:rPr>
        <w:t>26.</w:t>
      </w:r>
      <w:r w:rsidRPr="00DC693C">
        <w:rPr>
          <w:noProof/>
        </w:rPr>
        <w:tab/>
        <w:t xml:space="preserve">Jin, W., et al., </w:t>
      </w:r>
      <w:r w:rsidRPr="00DC693C">
        <w:rPr>
          <w:i/>
          <w:noProof/>
        </w:rPr>
        <w:t>The efficacy of recommended treatments with integrated Chinese and western medicine on coronavirus disease 2019 (COVID-19) in Sichuan: a clinical trial observation.</w:t>
      </w:r>
      <w:r w:rsidRPr="00DC693C">
        <w:rPr>
          <w:noProof/>
        </w:rPr>
        <w:t xml:space="preserve"> Pharmacol. Clin. Chin. Mater. Med., 2020. </w:t>
      </w:r>
      <w:r w:rsidRPr="00DC693C">
        <w:rPr>
          <w:b/>
          <w:noProof/>
        </w:rPr>
        <w:t>36</w:t>
      </w:r>
      <w:r w:rsidRPr="00DC693C">
        <w:rPr>
          <w:noProof/>
        </w:rPr>
        <w:t>(6): p. 6-10.</w:t>
      </w:r>
    </w:p>
    <w:p w14:paraId="622F2E8F" w14:textId="77777777" w:rsidR="00DC693C" w:rsidRPr="00DC693C" w:rsidRDefault="00DC693C" w:rsidP="00DC693C">
      <w:pPr>
        <w:pStyle w:val="EndNoteBibliography"/>
        <w:ind w:left="720" w:hanging="720"/>
        <w:rPr>
          <w:noProof/>
        </w:rPr>
      </w:pPr>
      <w:r w:rsidRPr="00DC693C">
        <w:rPr>
          <w:noProof/>
        </w:rPr>
        <w:t>27.</w:t>
      </w:r>
      <w:r w:rsidRPr="00DC693C">
        <w:rPr>
          <w:noProof/>
        </w:rPr>
        <w:tab/>
        <w:t xml:space="preserve">Lian, J., et al., </w:t>
      </w:r>
      <w:r w:rsidRPr="00DC693C">
        <w:rPr>
          <w:i/>
          <w:noProof/>
        </w:rPr>
        <w:t>Retrospective analysis of 38 cases with coronavirus disease 2019 treated by integrated traditional Chinese and western medicine.</w:t>
      </w:r>
      <w:r w:rsidRPr="00DC693C">
        <w:rPr>
          <w:noProof/>
        </w:rPr>
        <w:t xml:space="preserve"> J. Tradit. Chin. Med., 2020. </w:t>
      </w:r>
      <w:r w:rsidRPr="00DC693C">
        <w:rPr>
          <w:b/>
          <w:noProof/>
        </w:rPr>
        <w:t>61</w:t>
      </w:r>
      <w:r w:rsidRPr="00DC693C">
        <w:rPr>
          <w:noProof/>
        </w:rPr>
        <w:t>(24): p. 2126-2130.</w:t>
      </w:r>
    </w:p>
    <w:p w14:paraId="6E1E2EF9" w14:textId="77777777" w:rsidR="00DC693C" w:rsidRPr="00DC693C" w:rsidRDefault="00DC693C" w:rsidP="00DC693C">
      <w:pPr>
        <w:pStyle w:val="EndNoteBibliography"/>
        <w:ind w:left="720" w:hanging="720"/>
        <w:rPr>
          <w:noProof/>
        </w:rPr>
      </w:pPr>
      <w:r w:rsidRPr="00DC693C">
        <w:rPr>
          <w:noProof/>
        </w:rPr>
        <w:t>28.</w:t>
      </w:r>
      <w:r w:rsidRPr="00DC693C">
        <w:rPr>
          <w:noProof/>
        </w:rPr>
        <w:tab/>
        <w:t xml:space="preserve">Liao, G.R., </w:t>
      </w:r>
      <w:r w:rsidRPr="00DC693C">
        <w:rPr>
          <w:i/>
          <w:noProof/>
        </w:rPr>
        <w:t>Study on application effect and safety of self-prepared traditional Chinese medicine decoction in patients with COVID-19.</w:t>
      </w:r>
      <w:r w:rsidRPr="00DC693C">
        <w:rPr>
          <w:noProof/>
        </w:rPr>
        <w:t xml:space="preserve"> Int. Infect. Dis., 2020. </w:t>
      </w:r>
      <w:r w:rsidRPr="00DC693C">
        <w:rPr>
          <w:b/>
          <w:noProof/>
        </w:rPr>
        <w:t>9</w:t>
      </w:r>
      <w:r w:rsidRPr="00DC693C">
        <w:rPr>
          <w:noProof/>
        </w:rPr>
        <w:t>(2): p. 353.</w:t>
      </w:r>
    </w:p>
    <w:p w14:paraId="1CE09E05" w14:textId="77777777" w:rsidR="00DC693C" w:rsidRPr="00DC693C" w:rsidRDefault="00DC693C" w:rsidP="00DC693C">
      <w:pPr>
        <w:pStyle w:val="EndNoteBibliography"/>
        <w:ind w:left="720" w:hanging="720"/>
        <w:rPr>
          <w:noProof/>
        </w:rPr>
      </w:pPr>
      <w:r w:rsidRPr="00DC693C">
        <w:rPr>
          <w:noProof/>
        </w:rPr>
        <w:t>29.</w:t>
      </w:r>
      <w:r w:rsidRPr="00DC693C">
        <w:rPr>
          <w:noProof/>
        </w:rPr>
        <w:tab/>
        <w:t xml:space="preserve">Liu, F., </w:t>
      </w:r>
      <w:r w:rsidRPr="00DC693C">
        <w:rPr>
          <w:i/>
          <w:noProof/>
        </w:rPr>
        <w:t>Observation on the curative effect of integrated traditional Chinese and western medicine on COVID-19 42 cases.</w:t>
      </w:r>
      <w:r w:rsidRPr="00DC693C">
        <w:rPr>
          <w:noProof/>
        </w:rPr>
        <w:t xml:space="preserve"> Zhongguo Guanli Kexue Yanjiuyuan Shangxueyuan Guanli Chuangxin Chengguo Huibian, 2020. </w:t>
      </w:r>
      <w:r w:rsidRPr="00DC693C">
        <w:rPr>
          <w:b/>
          <w:noProof/>
        </w:rPr>
        <w:t>202</w:t>
      </w:r>
      <w:r w:rsidRPr="00DC693C">
        <w:rPr>
          <w:noProof/>
        </w:rPr>
        <w:t>: p. 1-7.</w:t>
      </w:r>
    </w:p>
    <w:p w14:paraId="505C89FE" w14:textId="77777777" w:rsidR="00DC693C" w:rsidRPr="00DC693C" w:rsidRDefault="00DC693C" w:rsidP="00DC693C">
      <w:pPr>
        <w:pStyle w:val="EndNoteBibliography"/>
        <w:ind w:left="720" w:hanging="720"/>
        <w:rPr>
          <w:noProof/>
        </w:rPr>
      </w:pPr>
      <w:r w:rsidRPr="00DC693C">
        <w:rPr>
          <w:noProof/>
        </w:rPr>
        <w:t>30.</w:t>
      </w:r>
      <w:r w:rsidRPr="00DC693C">
        <w:rPr>
          <w:noProof/>
        </w:rPr>
        <w:tab/>
        <w:t xml:space="preserve">Pan, G.T., et al., </w:t>
      </w:r>
      <w:r w:rsidRPr="00DC693C">
        <w:rPr>
          <w:i/>
          <w:noProof/>
        </w:rPr>
        <w:t>Integrated traditional Chinese and western medicine in the treatment of 40 cases of critical patients with COVID-19.</w:t>
      </w:r>
      <w:r w:rsidRPr="00DC693C">
        <w:rPr>
          <w:noProof/>
        </w:rPr>
        <w:t xml:space="preserve"> Acta Med. Univ. Sci. Technol. Huazhong, 2020. </w:t>
      </w:r>
      <w:r w:rsidRPr="00DC693C">
        <w:rPr>
          <w:b/>
          <w:noProof/>
        </w:rPr>
        <w:t>49</w:t>
      </w:r>
      <w:r w:rsidRPr="00DC693C">
        <w:rPr>
          <w:noProof/>
        </w:rPr>
        <w:t>(2): p. 202-207.</w:t>
      </w:r>
    </w:p>
    <w:p w14:paraId="225C09B3" w14:textId="77777777" w:rsidR="00DC693C" w:rsidRPr="00DC693C" w:rsidRDefault="00DC693C" w:rsidP="00DC693C">
      <w:pPr>
        <w:pStyle w:val="EndNoteBibliography"/>
        <w:ind w:left="720" w:hanging="720"/>
        <w:rPr>
          <w:noProof/>
        </w:rPr>
      </w:pPr>
      <w:r w:rsidRPr="00DC693C">
        <w:rPr>
          <w:noProof/>
        </w:rPr>
        <w:t>31.</w:t>
      </w:r>
      <w:r w:rsidRPr="00DC693C">
        <w:rPr>
          <w:noProof/>
        </w:rPr>
        <w:tab/>
        <w:t xml:space="preserve">Qin, L.X., et al., </w:t>
      </w:r>
      <w:r w:rsidRPr="00DC693C">
        <w:rPr>
          <w:i/>
          <w:noProof/>
        </w:rPr>
        <w:t>Clinical characteristics, drug treatments and prognoses in 605 patients with severe and critical corona virus disease 2019 in Hubei, China: a multi-center, retrospective, cohort study.</w:t>
      </w:r>
      <w:r w:rsidRPr="00DC693C">
        <w:rPr>
          <w:noProof/>
        </w:rPr>
        <w:t xml:space="preserve"> Chin. Arch. Tradit. Chin. Med., 2021. </w:t>
      </w:r>
      <w:r w:rsidRPr="00DC693C">
        <w:rPr>
          <w:b/>
          <w:noProof/>
        </w:rPr>
        <w:t>39</w:t>
      </w:r>
      <w:r w:rsidRPr="00DC693C">
        <w:rPr>
          <w:noProof/>
        </w:rPr>
        <w:t>(3): p. 89-95.</w:t>
      </w:r>
    </w:p>
    <w:p w14:paraId="10F69B5E" w14:textId="77777777" w:rsidR="00DC693C" w:rsidRPr="00DC693C" w:rsidRDefault="00DC693C" w:rsidP="00DC693C">
      <w:pPr>
        <w:pStyle w:val="EndNoteBibliography"/>
        <w:ind w:left="720" w:hanging="720"/>
        <w:rPr>
          <w:noProof/>
        </w:rPr>
      </w:pPr>
      <w:r w:rsidRPr="00DC693C">
        <w:rPr>
          <w:noProof/>
        </w:rPr>
        <w:lastRenderedPageBreak/>
        <w:t>32.</w:t>
      </w:r>
      <w:r w:rsidRPr="00DC693C">
        <w:rPr>
          <w:noProof/>
        </w:rPr>
        <w:tab/>
        <w:t xml:space="preserve">Shi, J., et al., </w:t>
      </w:r>
      <w:r w:rsidRPr="00DC693C">
        <w:rPr>
          <w:i/>
          <w:noProof/>
        </w:rPr>
        <w:t>Clinical observation on 49 cases of non-critical COVID-19 in Shanghai treated by integrated traditional Chinese and western medicine.</w:t>
      </w:r>
      <w:r w:rsidRPr="00DC693C">
        <w:rPr>
          <w:noProof/>
        </w:rPr>
        <w:t xml:space="preserve"> Shanghai J. Tradit. Chin. Med., 2020. </w:t>
      </w:r>
      <w:r w:rsidRPr="00DC693C">
        <w:rPr>
          <w:b/>
          <w:noProof/>
        </w:rPr>
        <w:t>54</w:t>
      </w:r>
      <w:r w:rsidRPr="00DC693C">
        <w:rPr>
          <w:noProof/>
        </w:rPr>
        <w:t>(4): p. 30-35.</w:t>
      </w:r>
    </w:p>
    <w:p w14:paraId="74124BD0" w14:textId="77777777" w:rsidR="00DC693C" w:rsidRPr="00DC693C" w:rsidRDefault="00DC693C" w:rsidP="00DC693C">
      <w:pPr>
        <w:pStyle w:val="EndNoteBibliography"/>
        <w:ind w:left="720" w:hanging="720"/>
        <w:rPr>
          <w:noProof/>
        </w:rPr>
      </w:pPr>
      <w:r w:rsidRPr="00DC693C">
        <w:rPr>
          <w:noProof/>
        </w:rPr>
        <w:t>33.</w:t>
      </w:r>
      <w:r w:rsidRPr="00DC693C">
        <w:rPr>
          <w:noProof/>
        </w:rPr>
        <w:tab/>
        <w:t xml:space="preserve">Song, X.Y., </w:t>
      </w:r>
      <w:r w:rsidRPr="00DC693C">
        <w:rPr>
          <w:i/>
          <w:noProof/>
        </w:rPr>
        <w:t>Clinical retrospective study on novel coronavirus pneumonia treated with Sanjiao treatment.</w:t>
      </w:r>
      <w:r w:rsidRPr="00DC693C">
        <w:rPr>
          <w:noProof/>
        </w:rPr>
        <w:t xml:space="preserve"> Hubei Univ. Chin. Med., 2020: p. 1-65.</w:t>
      </w:r>
    </w:p>
    <w:p w14:paraId="19828065" w14:textId="77777777" w:rsidR="00DC693C" w:rsidRPr="00DC693C" w:rsidRDefault="00DC693C" w:rsidP="00DC693C">
      <w:pPr>
        <w:pStyle w:val="EndNoteBibliography"/>
        <w:ind w:left="720" w:hanging="720"/>
        <w:rPr>
          <w:noProof/>
        </w:rPr>
      </w:pPr>
      <w:r w:rsidRPr="00DC693C">
        <w:rPr>
          <w:noProof/>
        </w:rPr>
        <w:t>34.</w:t>
      </w:r>
      <w:r w:rsidRPr="00DC693C">
        <w:rPr>
          <w:noProof/>
        </w:rPr>
        <w:tab/>
        <w:t xml:space="preserve">Wang, L., et al., </w:t>
      </w:r>
      <w:r w:rsidRPr="00DC693C">
        <w:rPr>
          <w:i/>
          <w:noProof/>
        </w:rPr>
        <w:t>Clinical study on Shengmai powder combined with Shenling Baizhu powder in the treatment of common corona virus disease 2019.</w:t>
      </w:r>
      <w:r w:rsidRPr="00DC693C">
        <w:rPr>
          <w:noProof/>
        </w:rPr>
        <w:t xml:space="preserve"> China J. Tradit. Chin. Med. Pharm., 2020. </w:t>
      </w:r>
      <w:r w:rsidRPr="00DC693C">
        <w:rPr>
          <w:b/>
          <w:noProof/>
        </w:rPr>
        <w:t>35</w:t>
      </w:r>
      <w:r w:rsidRPr="00DC693C">
        <w:rPr>
          <w:noProof/>
        </w:rPr>
        <w:t>(8): p. 4268-4271.</w:t>
      </w:r>
    </w:p>
    <w:p w14:paraId="445BD8DF" w14:textId="77777777" w:rsidR="00DC693C" w:rsidRPr="00DC693C" w:rsidRDefault="00DC693C" w:rsidP="00DC693C">
      <w:pPr>
        <w:pStyle w:val="EndNoteBibliography"/>
        <w:ind w:left="720" w:hanging="720"/>
        <w:rPr>
          <w:noProof/>
        </w:rPr>
      </w:pPr>
      <w:r w:rsidRPr="00DC693C">
        <w:rPr>
          <w:noProof/>
        </w:rPr>
        <w:t>35.</w:t>
      </w:r>
      <w:r w:rsidRPr="00DC693C">
        <w:rPr>
          <w:noProof/>
        </w:rPr>
        <w:tab/>
        <w:t xml:space="preserve">Yang, Q., et al., </w:t>
      </w:r>
      <w:r w:rsidRPr="00DC693C">
        <w:rPr>
          <w:i/>
          <w:noProof/>
        </w:rPr>
        <w:t>Retrospective clinical study on treatment of COVID-19 patients with integrated traditional Chinese and western medicine.</w:t>
      </w:r>
      <w:r w:rsidRPr="00DC693C">
        <w:rPr>
          <w:noProof/>
        </w:rPr>
        <w:t xml:space="preserve"> Chin. Tradit. Herb. Drugs, 2020. </w:t>
      </w:r>
      <w:r w:rsidRPr="00DC693C">
        <w:rPr>
          <w:b/>
          <w:noProof/>
        </w:rPr>
        <w:t>51</w:t>
      </w:r>
      <w:r w:rsidRPr="00DC693C">
        <w:rPr>
          <w:noProof/>
        </w:rPr>
        <w:t>(8): p. 2050-2054.</w:t>
      </w:r>
    </w:p>
    <w:p w14:paraId="642D2328" w14:textId="77777777" w:rsidR="00DC693C" w:rsidRPr="00DC693C" w:rsidRDefault="00DC693C" w:rsidP="00DC693C">
      <w:pPr>
        <w:pStyle w:val="EndNoteBibliography"/>
        <w:ind w:left="720" w:hanging="720"/>
        <w:rPr>
          <w:noProof/>
        </w:rPr>
      </w:pPr>
      <w:r w:rsidRPr="00DC693C">
        <w:rPr>
          <w:noProof/>
        </w:rPr>
        <w:t>36.</w:t>
      </w:r>
      <w:r w:rsidRPr="00DC693C">
        <w:rPr>
          <w:noProof/>
        </w:rPr>
        <w:tab/>
        <w:t xml:space="preserve">Zhang, N., et al., </w:t>
      </w:r>
      <w:r w:rsidRPr="00DC693C">
        <w:rPr>
          <w:i/>
          <w:noProof/>
        </w:rPr>
        <w:t>Retrospective study of traditional Chinese medicine Maxing Shigan decoction combined with western medicine in the treatment of ordinary COVID-19.</w:t>
      </w:r>
      <w:r w:rsidRPr="00DC693C">
        <w:rPr>
          <w:noProof/>
        </w:rPr>
        <w:t xml:space="preserve"> J. Front. Med., 2020. </w:t>
      </w:r>
      <w:r w:rsidRPr="00DC693C">
        <w:rPr>
          <w:b/>
          <w:noProof/>
        </w:rPr>
        <w:t>10</w:t>
      </w:r>
      <w:r w:rsidRPr="00DC693C">
        <w:rPr>
          <w:noProof/>
        </w:rPr>
        <w:t>(15): p. 31-34.</w:t>
      </w:r>
    </w:p>
    <w:p w14:paraId="57531E44" w14:textId="77777777" w:rsidR="00DC693C" w:rsidRPr="00DC693C" w:rsidRDefault="00DC693C" w:rsidP="00DC693C">
      <w:pPr>
        <w:pStyle w:val="EndNoteBibliography"/>
        <w:ind w:left="720" w:hanging="720"/>
        <w:rPr>
          <w:noProof/>
        </w:rPr>
      </w:pPr>
      <w:r w:rsidRPr="00DC693C">
        <w:rPr>
          <w:noProof/>
        </w:rPr>
        <w:t>37.</w:t>
      </w:r>
      <w:r w:rsidRPr="00DC693C">
        <w:rPr>
          <w:noProof/>
        </w:rPr>
        <w:tab/>
        <w:t xml:space="preserve">Zheng, Z.Z., et al., </w:t>
      </w:r>
      <w:r w:rsidRPr="00DC693C">
        <w:rPr>
          <w:i/>
          <w:noProof/>
        </w:rPr>
        <w:t>Effects of TCM syndrome differentiation on COVID-19.</w:t>
      </w:r>
      <w:r w:rsidRPr="00DC693C">
        <w:rPr>
          <w:noProof/>
        </w:rPr>
        <w:t xml:space="preserve"> Med. J. Commun., 2020. </w:t>
      </w:r>
      <w:r w:rsidRPr="00DC693C">
        <w:rPr>
          <w:b/>
          <w:noProof/>
        </w:rPr>
        <w:t>34</w:t>
      </w:r>
      <w:r w:rsidRPr="00DC693C">
        <w:rPr>
          <w:noProof/>
        </w:rPr>
        <w:t>(2): p. 117-118.</w:t>
      </w:r>
    </w:p>
    <w:p w14:paraId="1E45B9E3" w14:textId="77777777" w:rsidR="00DC693C" w:rsidRPr="00DC693C" w:rsidRDefault="00DC693C" w:rsidP="00DC693C">
      <w:pPr>
        <w:pStyle w:val="EndNoteBibliography"/>
        <w:ind w:left="720" w:hanging="720"/>
        <w:rPr>
          <w:noProof/>
        </w:rPr>
      </w:pPr>
      <w:r w:rsidRPr="00DC693C">
        <w:rPr>
          <w:noProof/>
        </w:rPr>
        <w:t>38.</w:t>
      </w:r>
      <w:r w:rsidRPr="00DC693C">
        <w:rPr>
          <w:noProof/>
        </w:rPr>
        <w:tab/>
        <w:t xml:space="preserve">Zhou, Y.H., et al., </w:t>
      </w:r>
      <w:r w:rsidRPr="00DC693C">
        <w:rPr>
          <w:i/>
          <w:noProof/>
        </w:rPr>
        <w:t>Clinical observation on treating 66 cases of severe novel coronavirus pneumonia with simultaneous treatment of lung and spleen in Wuhan area.</w:t>
      </w:r>
      <w:r w:rsidRPr="00DC693C">
        <w:rPr>
          <w:noProof/>
        </w:rPr>
        <w:t xml:space="preserve"> World Latest Med. Inf., 2021. </w:t>
      </w:r>
      <w:r w:rsidRPr="00DC693C">
        <w:rPr>
          <w:b/>
          <w:noProof/>
        </w:rPr>
        <w:t>21</w:t>
      </w:r>
      <w:r w:rsidRPr="00DC693C">
        <w:rPr>
          <w:noProof/>
        </w:rPr>
        <w:t>(1): p. 286-288.</w:t>
      </w:r>
    </w:p>
    <w:p w14:paraId="78118C32" w14:textId="2D4DD734" w:rsidR="009139EF" w:rsidRPr="00DC693C" w:rsidRDefault="00125FE0" w:rsidP="00C84D33">
      <w:pPr>
        <w:spacing w:line="360" w:lineRule="auto"/>
        <w:ind w:right="210"/>
        <w:rPr>
          <w:rFonts w:ascii="Times New Roman" w:eastAsia="宋体" w:hAnsi="Times New Roman" w:cs="Times New Roman"/>
          <w:shd w:val="clear" w:color="auto" w:fill="FFFFFF"/>
        </w:rPr>
      </w:pPr>
      <w:r w:rsidRPr="00D21B83">
        <w:rPr>
          <w:rFonts w:ascii="Times New Roman" w:eastAsia="Times New Roman Uni" w:hAnsi="Times New Roman" w:cs="Times New Roman"/>
          <w:sz w:val="24"/>
          <w:shd w:val="clear" w:color="auto" w:fill="FFFFFF"/>
        </w:rPr>
        <w:fldChar w:fldCharType="end"/>
      </w:r>
    </w:p>
    <w:p w14:paraId="543C56B2" w14:textId="77777777" w:rsidR="009139EF" w:rsidRPr="00DC693C" w:rsidRDefault="009139EF">
      <w:pPr>
        <w:ind w:right="210"/>
        <w:rPr>
          <w:rFonts w:ascii="Times New Roman" w:eastAsia="宋体" w:hAnsi="Times New Roman" w:cs="Times New Roman"/>
          <w:shd w:val="clear" w:color="auto" w:fill="FFFFFF"/>
        </w:rPr>
      </w:pPr>
    </w:p>
    <w:p w14:paraId="29D6C04F" w14:textId="77777777" w:rsidR="009139EF" w:rsidRPr="00DC693C" w:rsidRDefault="009139EF">
      <w:pPr>
        <w:ind w:right="210"/>
        <w:rPr>
          <w:rFonts w:ascii="Times New Roman" w:eastAsia="宋体" w:hAnsi="Times New Roman" w:cs="Times New Roman"/>
          <w:shd w:val="clear" w:color="auto" w:fill="FFFFFF"/>
        </w:rPr>
      </w:pPr>
    </w:p>
    <w:p w14:paraId="2E9C61C7" w14:textId="77777777" w:rsidR="009139EF" w:rsidRPr="00DC693C" w:rsidRDefault="009139EF">
      <w:pPr>
        <w:ind w:right="210"/>
        <w:rPr>
          <w:rFonts w:ascii="Times New Roman" w:eastAsia="宋体" w:hAnsi="Times New Roman" w:cs="Times New Roman"/>
          <w:shd w:val="clear" w:color="auto" w:fill="FFFFFF"/>
        </w:rPr>
      </w:pPr>
    </w:p>
    <w:p w14:paraId="405FE948" w14:textId="77777777" w:rsidR="009139EF" w:rsidRPr="00DC693C" w:rsidRDefault="009139EF">
      <w:pPr>
        <w:ind w:right="210"/>
        <w:rPr>
          <w:rFonts w:ascii="Times New Roman" w:eastAsia="宋体" w:hAnsi="Times New Roman" w:cs="Times New Roman"/>
          <w:shd w:val="clear" w:color="auto" w:fill="FFFFFF"/>
        </w:rPr>
      </w:pPr>
    </w:p>
    <w:p w14:paraId="3A854EC4" w14:textId="77777777" w:rsidR="009139EF" w:rsidRPr="00DC693C" w:rsidRDefault="00125FE0">
      <w:pPr>
        <w:widowControl/>
        <w:jc w:val="left"/>
        <w:rPr>
          <w:rFonts w:ascii="Times New Roman" w:eastAsia="宋体" w:hAnsi="Times New Roman" w:cs="Times New Roman"/>
          <w:shd w:val="clear" w:color="auto" w:fill="FFFFFF"/>
        </w:rPr>
      </w:pPr>
      <w:r w:rsidRPr="00DC693C">
        <w:rPr>
          <w:rFonts w:ascii="Times New Roman" w:eastAsia="宋体" w:hAnsi="Times New Roman" w:cs="Times New Roman"/>
          <w:shd w:val="clear" w:color="auto" w:fill="FFFFFF"/>
        </w:rPr>
        <w:br w:type="page"/>
      </w:r>
    </w:p>
    <w:p w14:paraId="272B865A" w14:textId="77777777" w:rsidR="009139EF" w:rsidRPr="00DC693C" w:rsidRDefault="00125FE0">
      <w:pPr>
        <w:widowControl/>
        <w:spacing w:line="480" w:lineRule="auto"/>
        <w:jc w:val="left"/>
        <w:rPr>
          <w:rFonts w:ascii="Times New Roman" w:eastAsia="宋体" w:hAnsi="Times New Roman" w:cs="Times New Roman"/>
          <w:b/>
          <w:bCs/>
          <w:sz w:val="24"/>
          <w:shd w:val="clear" w:color="auto" w:fill="FFFFFF"/>
        </w:rPr>
      </w:pPr>
      <w:r w:rsidRPr="00DC693C">
        <w:rPr>
          <w:rFonts w:ascii="Times New Roman" w:eastAsia="宋体" w:hAnsi="Times New Roman" w:cs="Times New Roman"/>
          <w:b/>
          <w:bCs/>
          <w:sz w:val="24"/>
          <w:shd w:val="clear" w:color="auto" w:fill="FFFFFF"/>
        </w:rPr>
        <w:lastRenderedPageBreak/>
        <w:t xml:space="preserve">Figure Legends </w:t>
      </w:r>
    </w:p>
    <w:p w14:paraId="4BCDF9AB" w14:textId="77777777" w:rsidR="009139EF" w:rsidRPr="00DC693C" w:rsidRDefault="00125FE0">
      <w:pPr>
        <w:widowControl/>
        <w:spacing w:line="480" w:lineRule="auto"/>
        <w:jc w:val="left"/>
        <w:rPr>
          <w:rFonts w:ascii="Times New Roman" w:eastAsia="宋体" w:hAnsi="Times New Roman" w:cs="Times New Roman"/>
          <w:sz w:val="24"/>
          <w:shd w:val="clear" w:color="auto" w:fill="FFFFFF"/>
        </w:rPr>
      </w:pPr>
      <w:r w:rsidRPr="00DC693C">
        <w:rPr>
          <w:rFonts w:ascii="Times New Roman" w:eastAsia="宋体" w:hAnsi="Times New Roman" w:cs="Times New Roman"/>
          <w:b/>
          <w:bCs/>
          <w:sz w:val="24"/>
          <w:shd w:val="clear" w:color="auto" w:fill="FFFFFF"/>
        </w:rPr>
        <w:t>Figure 1.</w:t>
      </w:r>
      <w:r w:rsidRPr="00DC693C">
        <w:rPr>
          <w:rFonts w:ascii="Times New Roman" w:eastAsia="宋体" w:hAnsi="Times New Roman" w:cs="Times New Roman"/>
          <w:sz w:val="24"/>
          <w:shd w:val="clear" w:color="auto" w:fill="FFFFFF"/>
        </w:rPr>
        <w:t xml:space="preserve"> Flow chart</w:t>
      </w:r>
      <w:r w:rsidR="00925147" w:rsidRPr="00DC693C">
        <w:rPr>
          <w:rFonts w:ascii="Times New Roman" w:eastAsia="宋体" w:hAnsi="Times New Roman" w:cs="Times New Roman"/>
          <w:sz w:val="24"/>
          <w:shd w:val="clear" w:color="auto" w:fill="FFFFFF"/>
        </w:rPr>
        <w:t xml:space="preserve"> for literature search (modified from PRISMA flow diagram). </w:t>
      </w:r>
    </w:p>
    <w:p w14:paraId="4E4B1ABD" w14:textId="77777777" w:rsidR="00005F61" w:rsidRPr="00D21B83" w:rsidRDefault="00005F61" w:rsidP="00005F61">
      <w:pPr>
        <w:rPr>
          <w:rFonts w:ascii="Times New Roman" w:eastAsia="等线" w:hAnsi="Times New Roman" w:cs="Times New Roman"/>
          <w:b/>
          <w:sz w:val="18"/>
          <w:szCs w:val="18"/>
        </w:rPr>
        <w:sectPr w:rsidR="00005F61" w:rsidRPr="00D21B83" w:rsidSect="00594DC5">
          <w:footerReference w:type="default" r:id="rId12"/>
          <w:pgSz w:w="11906" w:h="16838"/>
          <w:pgMar w:top="1440" w:right="1800" w:bottom="1440" w:left="1800" w:header="851" w:footer="992" w:gutter="0"/>
          <w:cols w:space="720"/>
          <w:docGrid w:type="lines" w:linePitch="312"/>
        </w:sectPr>
      </w:pPr>
    </w:p>
    <w:p w14:paraId="530DF73A" w14:textId="3937364B" w:rsidR="009139EF" w:rsidRPr="00D21B83" w:rsidRDefault="00BF5F2F">
      <w:pPr>
        <w:rPr>
          <w:rFonts w:ascii="Times New Roman" w:hAnsi="Times New Roman" w:cs="Times New Roman"/>
          <w:b/>
          <w:color w:val="000000"/>
          <w:kern w:val="0"/>
          <w:sz w:val="18"/>
          <w:szCs w:val="18"/>
        </w:rPr>
      </w:pPr>
      <w:r w:rsidRPr="00D21B83">
        <w:rPr>
          <w:rFonts w:ascii="Times New Roman" w:hAnsi="Times New Roman" w:cs="Times New Roman"/>
          <w:b/>
          <w:noProof/>
          <w:color w:val="000000"/>
          <w:kern w:val="0"/>
          <w:sz w:val="18"/>
          <w:szCs w:val="18"/>
        </w:rPr>
        <w:lastRenderedPageBreak/>
        <w:drawing>
          <wp:inline distT="0" distB="0" distL="0" distR="0" wp14:anchorId="162AA26E" wp14:editId="335C84C8">
            <wp:extent cx="5886493" cy="6953301"/>
            <wp:effectExtent l="0" t="0" r="0" b="0"/>
            <wp:docPr id="1" name="图片 1" descr="图片包含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片包含 文本&#10;&#10;描述已自动生成"/>
                    <pic:cNvPicPr/>
                  </pic:nvPicPr>
                  <pic:blipFill>
                    <a:blip r:embed="rId13">
                      <a:extLst>
                        <a:ext uri="{28A0092B-C50C-407E-A947-70E740481C1C}">
                          <a14:useLocalDpi xmlns:a14="http://schemas.microsoft.com/office/drawing/2010/main" val="0"/>
                        </a:ext>
                      </a:extLst>
                    </a:blip>
                    <a:stretch>
                      <a:fillRect/>
                    </a:stretch>
                  </pic:blipFill>
                  <pic:spPr>
                    <a:xfrm>
                      <a:off x="0" y="0"/>
                      <a:ext cx="5886493" cy="6953301"/>
                    </a:xfrm>
                    <a:prstGeom prst="rect">
                      <a:avLst/>
                    </a:prstGeom>
                  </pic:spPr>
                </pic:pic>
              </a:graphicData>
            </a:graphic>
          </wp:inline>
        </w:drawing>
      </w:r>
      <w:r w:rsidR="00125FE0" w:rsidRPr="00D21B83">
        <w:rPr>
          <w:rFonts w:ascii="Times New Roman" w:hAnsi="Times New Roman" w:cs="Times New Roman"/>
          <w:b/>
          <w:color w:val="000000"/>
          <w:kern w:val="0"/>
          <w:sz w:val="18"/>
          <w:szCs w:val="18"/>
        </w:rPr>
        <w:t xml:space="preserve">  </w:t>
      </w:r>
    </w:p>
    <w:p w14:paraId="3A0FC067" w14:textId="5D82DD89" w:rsidR="009139EF" w:rsidRPr="00DC693C" w:rsidRDefault="00125FE0" w:rsidP="00BF5F2F">
      <w:pPr>
        <w:spacing w:before="100" w:beforeAutospacing="1"/>
        <w:jc w:val="center"/>
        <w:rPr>
          <w:rFonts w:ascii="Times New Roman" w:hAnsi="Times New Roman" w:cs="Times New Roman"/>
          <w:b/>
          <w:bCs/>
          <w:szCs w:val="21"/>
        </w:rPr>
      </w:pPr>
      <w:r w:rsidRPr="00DC693C">
        <w:rPr>
          <w:rFonts w:ascii="Times New Roman" w:hAnsi="Times New Roman" w:cs="Times New Roman"/>
          <w:b/>
          <w:bCs/>
        </w:rPr>
        <w:t>Figure 1</w:t>
      </w:r>
    </w:p>
    <w:p w14:paraId="0954FC86" w14:textId="77777777" w:rsidR="009139EF" w:rsidRPr="00DC693C" w:rsidRDefault="009139EF">
      <w:pPr>
        <w:widowControl/>
        <w:spacing w:line="480" w:lineRule="auto"/>
        <w:jc w:val="left"/>
        <w:rPr>
          <w:rFonts w:ascii="Times New Roman" w:eastAsia="宋体" w:hAnsi="Times New Roman" w:cs="Times New Roman"/>
          <w:sz w:val="24"/>
          <w:shd w:val="clear" w:color="auto" w:fill="FFFFFF"/>
        </w:rPr>
      </w:pPr>
    </w:p>
    <w:p w14:paraId="2F913FD6" w14:textId="33913E46" w:rsidR="00276418" w:rsidRPr="00DC693C" w:rsidRDefault="00276418" w:rsidP="00E813A4">
      <w:pPr>
        <w:widowControl/>
        <w:snapToGrid w:val="0"/>
        <w:jc w:val="left"/>
        <w:rPr>
          <w:rFonts w:ascii="Times New Roman" w:eastAsia="宋体" w:hAnsi="Times New Roman" w:cs="Times New Roman"/>
          <w:b/>
          <w:sz w:val="24"/>
          <w:shd w:val="clear" w:color="auto" w:fill="FFFFFF"/>
        </w:rPr>
      </w:pPr>
    </w:p>
    <w:sectPr w:rsidR="00276418" w:rsidRPr="00DC693C" w:rsidSect="00E813A4">
      <w:pgSz w:w="12240" w:h="15840"/>
      <w:pgMar w:top="1440" w:right="1800" w:bottom="1440" w:left="117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9B6B9B" w14:textId="77777777" w:rsidR="009F676C" w:rsidRDefault="009F676C">
      <w:r>
        <w:separator/>
      </w:r>
    </w:p>
  </w:endnote>
  <w:endnote w:type="continuationSeparator" w:id="0">
    <w:p w14:paraId="41177FDF" w14:textId="77777777" w:rsidR="009F676C" w:rsidRDefault="009F67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Times New Roman Uni">
    <w:altName w:val="Malgun Gothic Semilight"/>
    <w:panose1 w:val="02020603050405020304"/>
    <w:charset w:val="86"/>
    <w:family w:val="roman"/>
    <w:pitch w:val="variable"/>
    <w:sig w:usb0="B334AAFF" w:usb1="F9DFFFFF" w:usb2="0000003E" w:usb3="00000000" w:csb0="001F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E6596D" w14:textId="77777777" w:rsidR="00025A94" w:rsidRPr="004F1A50" w:rsidRDefault="00025A94">
    <w:pPr>
      <w:pStyle w:val="a5"/>
      <w:rPr>
        <w:rFonts w:eastAsiaTheme="minorEastAsia"/>
      </w:rPr>
    </w:pPr>
    <w:r>
      <w:rPr>
        <w:noProof/>
      </w:rPr>
      <mc:AlternateContent>
        <mc:Choice Requires="wps">
          <w:drawing>
            <wp:anchor distT="0" distB="0" distL="114300" distR="114300" simplePos="0" relativeHeight="251661312" behindDoc="0" locked="0" layoutInCell="1" allowOverlap="1" wp14:anchorId="2062CDB6" wp14:editId="097A89D3">
              <wp:simplePos x="0" y="0"/>
              <wp:positionH relativeFrom="margin">
                <wp:align>center</wp:align>
              </wp:positionH>
              <wp:positionV relativeFrom="paragraph">
                <wp:posOffset>0</wp:posOffset>
              </wp:positionV>
              <wp:extent cx="1828800" cy="1828800"/>
              <wp:effectExtent l="0" t="0" r="0" b="0"/>
              <wp:wrapNone/>
              <wp:docPr id="8" name="文本框 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D5198EF" w14:textId="0EDA5351" w:rsidR="00025A94" w:rsidRDefault="00025A94">
                          <w:pPr>
                            <w:pStyle w:val="a5"/>
                          </w:pPr>
                          <w:r>
                            <w:fldChar w:fldCharType="begin"/>
                          </w:r>
                          <w:r>
                            <w:instrText xml:space="preserve"> PAGE  \* MERGEFORMAT </w:instrText>
                          </w:r>
                          <w:r>
                            <w:fldChar w:fldCharType="separate"/>
                          </w:r>
                          <w:r w:rsidR="002A66D4">
                            <w:rPr>
                              <w:noProof/>
                            </w:rPr>
                            <w:t>5</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2062CDB6" id="_x0000_t202" coordsize="21600,21600" o:spt="202" path="m,l,21600r21600,l21600,xe">
              <v:stroke joinstyle="miter"/>
              <v:path gradientshapeok="t" o:connecttype="rect"/>
            </v:shapetype>
            <v:shape id="文本框 8" o:spid="_x0000_s1026" type="#_x0000_t202" style="position:absolute;left:0;text-align:left;margin-left:0;margin-top:0;width:2in;height:2in;z-index:25166131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" filled="f" stroked="f" strokeweight=".5pt">
              <v:textbox style="mso-fit-shape-to-text:t" inset="0,0,0,0">
                <w:txbxContent>
                  <w:p w14:paraId="7D5198EF" w14:textId="0EDA5351" w:rsidR="00025A94" w:rsidRDefault="00025A94">
                    <w:pPr>
                      <w:pStyle w:val="a5"/>
                    </w:pPr>
                    <w:r>
                      <w:fldChar w:fldCharType="begin"/>
                    </w:r>
                    <w:r>
                      <w:instrText xml:space="preserve"> PAGE  \* MERGEFORMAT </w:instrText>
                    </w:r>
                    <w:r>
                      <w:fldChar w:fldCharType="separate"/>
                    </w:r>
                    <w:r w:rsidR="002A66D4">
                      <w:rPr>
                        <w:noProof/>
                      </w:rPr>
                      <w:t>5</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812B3E" w14:textId="77777777" w:rsidR="009F676C" w:rsidRDefault="009F676C">
      <w:r>
        <w:separator/>
      </w:r>
    </w:p>
  </w:footnote>
  <w:footnote w:type="continuationSeparator" w:id="0">
    <w:p w14:paraId="2E7BA0D9" w14:textId="77777777" w:rsidR="009F676C" w:rsidRDefault="009F67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A6D76E6"/>
    <w:multiLevelType w:val="hybridMultilevel"/>
    <w:tmpl w:val="AEB285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removePersonalInformation/>
  <w:embedSystemFonts/>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4097"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M1tTAxNLE0NTEyNjdV0lEKTi0uzszPAykwNK4FAIVm7rI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605D3898"/>
    <w:rsid w:val="00001C8A"/>
    <w:rsid w:val="0000237E"/>
    <w:rsid w:val="00002ADE"/>
    <w:rsid w:val="0000533D"/>
    <w:rsid w:val="00005F61"/>
    <w:rsid w:val="00006860"/>
    <w:rsid w:val="00007060"/>
    <w:rsid w:val="00010873"/>
    <w:rsid w:val="00012D03"/>
    <w:rsid w:val="000134BB"/>
    <w:rsid w:val="000148FC"/>
    <w:rsid w:val="000154E9"/>
    <w:rsid w:val="00016D39"/>
    <w:rsid w:val="0001747C"/>
    <w:rsid w:val="00023892"/>
    <w:rsid w:val="00024DC9"/>
    <w:rsid w:val="000254F2"/>
    <w:rsid w:val="00025A94"/>
    <w:rsid w:val="00025D0A"/>
    <w:rsid w:val="000272BE"/>
    <w:rsid w:val="00030EF4"/>
    <w:rsid w:val="00031381"/>
    <w:rsid w:val="0003173D"/>
    <w:rsid w:val="000324BB"/>
    <w:rsid w:val="00033DF2"/>
    <w:rsid w:val="000364C6"/>
    <w:rsid w:val="00037C1A"/>
    <w:rsid w:val="00046AA9"/>
    <w:rsid w:val="000478C6"/>
    <w:rsid w:val="00051995"/>
    <w:rsid w:val="00054CEA"/>
    <w:rsid w:val="00055DB7"/>
    <w:rsid w:val="00056EE1"/>
    <w:rsid w:val="00056F6F"/>
    <w:rsid w:val="00060BB0"/>
    <w:rsid w:val="000638A0"/>
    <w:rsid w:val="0006604C"/>
    <w:rsid w:val="000666C6"/>
    <w:rsid w:val="00066CD7"/>
    <w:rsid w:val="0006703E"/>
    <w:rsid w:val="000673C0"/>
    <w:rsid w:val="00071CC4"/>
    <w:rsid w:val="00073D33"/>
    <w:rsid w:val="00074552"/>
    <w:rsid w:val="000768CA"/>
    <w:rsid w:val="00077B06"/>
    <w:rsid w:val="00085D19"/>
    <w:rsid w:val="0008662E"/>
    <w:rsid w:val="00086CD7"/>
    <w:rsid w:val="0008707D"/>
    <w:rsid w:val="00087C50"/>
    <w:rsid w:val="000900C6"/>
    <w:rsid w:val="00091300"/>
    <w:rsid w:val="00091B32"/>
    <w:rsid w:val="000926F5"/>
    <w:rsid w:val="000958D4"/>
    <w:rsid w:val="00096055"/>
    <w:rsid w:val="000962EB"/>
    <w:rsid w:val="00097A5C"/>
    <w:rsid w:val="000A03BF"/>
    <w:rsid w:val="000A0AC7"/>
    <w:rsid w:val="000A2C8F"/>
    <w:rsid w:val="000A4232"/>
    <w:rsid w:val="000A517B"/>
    <w:rsid w:val="000B1BA4"/>
    <w:rsid w:val="000B414B"/>
    <w:rsid w:val="000B4283"/>
    <w:rsid w:val="000B496F"/>
    <w:rsid w:val="000B7987"/>
    <w:rsid w:val="000C0E87"/>
    <w:rsid w:val="000C36B8"/>
    <w:rsid w:val="000C6F54"/>
    <w:rsid w:val="000C72AC"/>
    <w:rsid w:val="000C78E2"/>
    <w:rsid w:val="000D1FD8"/>
    <w:rsid w:val="000D67F6"/>
    <w:rsid w:val="000E12B9"/>
    <w:rsid w:val="000E12DB"/>
    <w:rsid w:val="000E1420"/>
    <w:rsid w:val="000E1563"/>
    <w:rsid w:val="000E4EB7"/>
    <w:rsid w:val="000E6D39"/>
    <w:rsid w:val="000E76EF"/>
    <w:rsid w:val="000F15E8"/>
    <w:rsid w:val="000F1ABB"/>
    <w:rsid w:val="000F1E01"/>
    <w:rsid w:val="000F671C"/>
    <w:rsid w:val="00100471"/>
    <w:rsid w:val="00101199"/>
    <w:rsid w:val="00102363"/>
    <w:rsid w:val="00103A06"/>
    <w:rsid w:val="00104364"/>
    <w:rsid w:val="00104789"/>
    <w:rsid w:val="00105E7D"/>
    <w:rsid w:val="00106F78"/>
    <w:rsid w:val="00107267"/>
    <w:rsid w:val="00107850"/>
    <w:rsid w:val="00111A7C"/>
    <w:rsid w:val="001127BB"/>
    <w:rsid w:val="00112D2A"/>
    <w:rsid w:val="00112FD8"/>
    <w:rsid w:val="00113717"/>
    <w:rsid w:val="001151FB"/>
    <w:rsid w:val="00117338"/>
    <w:rsid w:val="001176C4"/>
    <w:rsid w:val="001228EE"/>
    <w:rsid w:val="00122DE8"/>
    <w:rsid w:val="00123EEA"/>
    <w:rsid w:val="00125611"/>
    <w:rsid w:val="00125AF4"/>
    <w:rsid w:val="00125FE0"/>
    <w:rsid w:val="001261D1"/>
    <w:rsid w:val="0013444D"/>
    <w:rsid w:val="001418C8"/>
    <w:rsid w:val="00144CFF"/>
    <w:rsid w:val="00147D03"/>
    <w:rsid w:val="00150E5E"/>
    <w:rsid w:val="00151030"/>
    <w:rsid w:val="00151D6D"/>
    <w:rsid w:val="00156820"/>
    <w:rsid w:val="0016169C"/>
    <w:rsid w:val="00163182"/>
    <w:rsid w:val="00164BBC"/>
    <w:rsid w:val="00165C26"/>
    <w:rsid w:val="00167870"/>
    <w:rsid w:val="00170196"/>
    <w:rsid w:val="00171C71"/>
    <w:rsid w:val="00172C4F"/>
    <w:rsid w:val="001743ED"/>
    <w:rsid w:val="00174E07"/>
    <w:rsid w:val="00176399"/>
    <w:rsid w:val="001804EE"/>
    <w:rsid w:val="00181F9B"/>
    <w:rsid w:val="0018215A"/>
    <w:rsid w:val="00183462"/>
    <w:rsid w:val="0018649B"/>
    <w:rsid w:val="0018698D"/>
    <w:rsid w:val="00187102"/>
    <w:rsid w:val="00190F82"/>
    <w:rsid w:val="00195724"/>
    <w:rsid w:val="00195AB2"/>
    <w:rsid w:val="0019600F"/>
    <w:rsid w:val="001971DD"/>
    <w:rsid w:val="001A1701"/>
    <w:rsid w:val="001A2343"/>
    <w:rsid w:val="001A2CEF"/>
    <w:rsid w:val="001A32AA"/>
    <w:rsid w:val="001A4946"/>
    <w:rsid w:val="001A5298"/>
    <w:rsid w:val="001A5B30"/>
    <w:rsid w:val="001A7BB1"/>
    <w:rsid w:val="001B16B1"/>
    <w:rsid w:val="001B2412"/>
    <w:rsid w:val="001B279E"/>
    <w:rsid w:val="001B299B"/>
    <w:rsid w:val="001B5467"/>
    <w:rsid w:val="001B752A"/>
    <w:rsid w:val="001B7733"/>
    <w:rsid w:val="001B7BBF"/>
    <w:rsid w:val="001C1831"/>
    <w:rsid w:val="001C4749"/>
    <w:rsid w:val="001C4AD2"/>
    <w:rsid w:val="001C6345"/>
    <w:rsid w:val="001C7441"/>
    <w:rsid w:val="001D245F"/>
    <w:rsid w:val="001D28A6"/>
    <w:rsid w:val="001D2ACD"/>
    <w:rsid w:val="001D4151"/>
    <w:rsid w:val="001D4539"/>
    <w:rsid w:val="001D55B8"/>
    <w:rsid w:val="001E0D2E"/>
    <w:rsid w:val="001E119F"/>
    <w:rsid w:val="001E27A8"/>
    <w:rsid w:val="001E2FFE"/>
    <w:rsid w:val="001E3B99"/>
    <w:rsid w:val="001E3F8E"/>
    <w:rsid w:val="001E43F6"/>
    <w:rsid w:val="001E4CDC"/>
    <w:rsid w:val="001E6202"/>
    <w:rsid w:val="001E6490"/>
    <w:rsid w:val="001E6654"/>
    <w:rsid w:val="001F3A69"/>
    <w:rsid w:val="002014A0"/>
    <w:rsid w:val="00201CDA"/>
    <w:rsid w:val="00203638"/>
    <w:rsid w:val="002072B6"/>
    <w:rsid w:val="002123B1"/>
    <w:rsid w:val="00213710"/>
    <w:rsid w:val="00213C22"/>
    <w:rsid w:val="002152A9"/>
    <w:rsid w:val="00215B85"/>
    <w:rsid w:val="002176C3"/>
    <w:rsid w:val="002217FA"/>
    <w:rsid w:val="0022219E"/>
    <w:rsid w:val="00223582"/>
    <w:rsid w:val="0022424E"/>
    <w:rsid w:val="00225CE6"/>
    <w:rsid w:val="0022730C"/>
    <w:rsid w:val="0022737A"/>
    <w:rsid w:val="00232530"/>
    <w:rsid w:val="00232C16"/>
    <w:rsid w:val="0023403F"/>
    <w:rsid w:val="002377A4"/>
    <w:rsid w:val="00237907"/>
    <w:rsid w:val="00240409"/>
    <w:rsid w:val="002414B7"/>
    <w:rsid w:val="0024257B"/>
    <w:rsid w:val="002453FC"/>
    <w:rsid w:val="00245A83"/>
    <w:rsid w:val="00246AE3"/>
    <w:rsid w:val="00247F4F"/>
    <w:rsid w:val="002503B3"/>
    <w:rsid w:val="002504CC"/>
    <w:rsid w:val="00250EC7"/>
    <w:rsid w:val="00252096"/>
    <w:rsid w:val="00252BD6"/>
    <w:rsid w:val="00252D25"/>
    <w:rsid w:val="00253CB8"/>
    <w:rsid w:val="00254346"/>
    <w:rsid w:val="00256CE0"/>
    <w:rsid w:val="00257D85"/>
    <w:rsid w:val="002622C4"/>
    <w:rsid w:val="00265309"/>
    <w:rsid w:val="002656F9"/>
    <w:rsid w:val="002668FA"/>
    <w:rsid w:val="00267480"/>
    <w:rsid w:val="0027057F"/>
    <w:rsid w:val="00276418"/>
    <w:rsid w:val="00280BD9"/>
    <w:rsid w:val="002817F5"/>
    <w:rsid w:val="002821F4"/>
    <w:rsid w:val="00282AA4"/>
    <w:rsid w:val="00284BCA"/>
    <w:rsid w:val="002854B7"/>
    <w:rsid w:val="00286769"/>
    <w:rsid w:val="0029006E"/>
    <w:rsid w:val="00291523"/>
    <w:rsid w:val="00292BCA"/>
    <w:rsid w:val="00295893"/>
    <w:rsid w:val="00297287"/>
    <w:rsid w:val="00297B44"/>
    <w:rsid w:val="002A66D4"/>
    <w:rsid w:val="002A6DE7"/>
    <w:rsid w:val="002A7138"/>
    <w:rsid w:val="002A7653"/>
    <w:rsid w:val="002B3753"/>
    <w:rsid w:val="002C1258"/>
    <w:rsid w:val="002C1F40"/>
    <w:rsid w:val="002C3A27"/>
    <w:rsid w:val="002C5146"/>
    <w:rsid w:val="002C542C"/>
    <w:rsid w:val="002C6FB6"/>
    <w:rsid w:val="002D09DC"/>
    <w:rsid w:val="002D208D"/>
    <w:rsid w:val="002D37F1"/>
    <w:rsid w:val="002D454F"/>
    <w:rsid w:val="002D532B"/>
    <w:rsid w:val="002D7FAE"/>
    <w:rsid w:val="002D7FB8"/>
    <w:rsid w:val="002E0129"/>
    <w:rsid w:val="002E2EE7"/>
    <w:rsid w:val="002E4D85"/>
    <w:rsid w:val="002E57EE"/>
    <w:rsid w:val="002E69F3"/>
    <w:rsid w:val="002E7066"/>
    <w:rsid w:val="002F00C5"/>
    <w:rsid w:val="002F29F7"/>
    <w:rsid w:val="002F3C7B"/>
    <w:rsid w:val="002F5BB3"/>
    <w:rsid w:val="002F7D85"/>
    <w:rsid w:val="00301402"/>
    <w:rsid w:val="0030238E"/>
    <w:rsid w:val="003045E0"/>
    <w:rsid w:val="00304CA3"/>
    <w:rsid w:val="00306256"/>
    <w:rsid w:val="0031144C"/>
    <w:rsid w:val="00311898"/>
    <w:rsid w:val="00313228"/>
    <w:rsid w:val="00315EAF"/>
    <w:rsid w:val="0031728A"/>
    <w:rsid w:val="003217F2"/>
    <w:rsid w:val="00321C88"/>
    <w:rsid w:val="00321EFE"/>
    <w:rsid w:val="00325DD2"/>
    <w:rsid w:val="00327DE6"/>
    <w:rsid w:val="003323DF"/>
    <w:rsid w:val="00332594"/>
    <w:rsid w:val="00333442"/>
    <w:rsid w:val="003341C2"/>
    <w:rsid w:val="0033571F"/>
    <w:rsid w:val="00337B02"/>
    <w:rsid w:val="00343A59"/>
    <w:rsid w:val="0034436F"/>
    <w:rsid w:val="003446E0"/>
    <w:rsid w:val="00345E5B"/>
    <w:rsid w:val="00346115"/>
    <w:rsid w:val="003476D5"/>
    <w:rsid w:val="00347D98"/>
    <w:rsid w:val="003541FB"/>
    <w:rsid w:val="003564F7"/>
    <w:rsid w:val="00357970"/>
    <w:rsid w:val="00360E11"/>
    <w:rsid w:val="00361251"/>
    <w:rsid w:val="003616CF"/>
    <w:rsid w:val="00364848"/>
    <w:rsid w:val="00365B1A"/>
    <w:rsid w:val="0037185D"/>
    <w:rsid w:val="003721AE"/>
    <w:rsid w:val="00373FBA"/>
    <w:rsid w:val="003751B3"/>
    <w:rsid w:val="00376157"/>
    <w:rsid w:val="00376C5F"/>
    <w:rsid w:val="00377076"/>
    <w:rsid w:val="00380ED9"/>
    <w:rsid w:val="003818B0"/>
    <w:rsid w:val="003823CA"/>
    <w:rsid w:val="00385A30"/>
    <w:rsid w:val="00387310"/>
    <w:rsid w:val="00390989"/>
    <w:rsid w:val="00391801"/>
    <w:rsid w:val="0039320D"/>
    <w:rsid w:val="00394047"/>
    <w:rsid w:val="003A1216"/>
    <w:rsid w:val="003A181A"/>
    <w:rsid w:val="003A2F4A"/>
    <w:rsid w:val="003A5C1A"/>
    <w:rsid w:val="003A63DA"/>
    <w:rsid w:val="003A65F0"/>
    <w:rsid w:val="003A7E4E"/>
    <w:rsid w:val="003B0EEC"/>
    <w:rsid w:val="003B20EA"/>
    <w:rsid w:val="003B2E4A"/>
    <w:rsid w:val="003B3228"/>
    <w:rsid w:val="003B4268"/>
    <w:rsid w:val="003B57F3"/>
    <w:rsid w:val="003B60D8"/>
    <w:rsid w:val="003B72B6"/>
    <w:rsid w:val="003C0F83"/>
    <w:rsid w:val="003C1EB1"/>
    <w:rsid w:val="003C3C3C"/>
    <w:rsid w:val="003C442F"/>
    <w:rsid w:val="003C4875"/>
    <w:rsid w:val="003C4FE9"/>
    <w:rsid w:val="003C51BE"/>
    <w:rsid w:val="003D1E4E"/>
    <w:rsid w:val="003D1FE5"/>
    <w:rsid w:val="003D238B"/>
    <w:rsid w:val="003D3FCD"/>
    <w:rsid w:val="003D4802"/>
    <w:rsid w:val="003D613D"/>
    <w:rsid w:val="003D6EF4"/>
    <w:rsid w:val="003D7486"/>
    <w:rsid w:val="003E114D"/>
    <w:rsid w:val="003E19EB"/>
    <w:rsid w:val="003E1DE3"/>
    <w:rsid w:val="003E1F3C"/>
    <w:rsid w:val="003E20F9"/>
    <w:rsid w:val="003E242E"/>
    <w:rsid w:val="003E3F8B"/>
    <w:rsid w:val="003E6328"/>
    <w:rsid w:val="003F0147"/>
    <w:rsid w:val="003F34BD"/>
    <w:rsid w:val="003F3721"/>
    <w:rsid w:val="003F3E45"/>
    <w:rsid w:val="003F4FF6"/>
    <w:rsid w:val="003F7A63"/>
    <w:rsid w:val="00400CD0"/>
    <w:rsid w:val="004011FA"/>
    <w:rsid w:val="004017CB"/>
    <w:rsid w:val="00402844"/>
    <w:rsid w:val="00406463"/>
    <w:rsid w:val="0040727A"/>
    <w:rsid w:val="004077DA"/>
    <w:rsid w:val="004113FF"/>
    <w:rsid w:val="0042091E"/>
    <w:rsid w:val="00420E19"/>
    <w:rsid w:val="00425BDE"/>
    <w:rsid w:val="00425C7A"/>
    <w:rsid w:val="00430961"/>
    <w:rsid w:val="00430C0B"/>
    <w:rsid w:val="00431028"/>
    <w:rsid w:val="00432A1C"/>
    <w:rsid w:val="004336CD"/>
    <w:rsid w:val="00433F5A"/>
    <w:rsid w:val="0043738C"/>
    <w:rsid w:val="00441805"/>
    <w:rsid w:val="00442C55"/>
    <w:rsid w:val="00443C05"/>
    <w:rsid w:val="00444007"/>
    <w:rsid w:val="0044486F"/>
    <w:rsid w:val="0044518C"/>
    <w:rsid w:val="00445A0A"/>
    <w:rsid w:val="004464CD"/>
    <w:rsid w:val="0044718D"/>
    <w:rsid w:val="00452157"/>
    <w:rsid w:val="00452E8B"/>
    <w:rsid w:val="004535AF"/>
    <w:rsid w:val="00454690"/>
    <w:rsid w:val="0045556A"/>
    <w:rsid w:val="00455858"/>
    <w:rsid w:val="00455F4B"/>
    <w:rsid w:val="00456DD2"/>
    <w:rsid w:val="00457A10"/>
    <w:rsid w:val="00460A70"/>
    <w:rsid w:val="00463633"/>
    <w:rsid w:val="00463982"/>
    <w:rsid w:val="00463F53"/>
    <w:rsid w:val="00464CC1"/>
    <w:rsid w:val="004656EC"/>
    <w:rsid w:val="004665ED"/>
    <w:rsid w:val="00466817"/>
    <w:rsid w:val="004717FD"/>
    <w:rsid w:val="00472DD4"/>
    <w:rsid w:val="00475237"/>
    <w:rsid w:val="00480F52"/>
    <w:rsid w:val="0048227E"/>
    <w:rsid w:val="00485504"/>
    <w:rsid w:val="004857C8"/>
    <w:rsid w:val="00485A77"/>
    <w:rsid w:val="004862D9"/>
    <w:rsid w:val="00493410"/>
    <w:rsid w:val="00493F02"/>
    <w:rsid w:val="00494AB7"/>
    <w:rsid w:val="0049569D"/>
    <w:rsid w:val="00495D71"/>
    <w:rsid w:val="004A0BAD"/>
    <w:rsid w:val="004A13EB"/>
    <w:rsid w:val="004A2E25"/>
    <w:rsid w:val="004A3004"/>
    <w:rsid w:val="004A3E4D"/>
    <w:rsid w:val="004A40DC"/>
    <w:rsid w:val="004A45DF"/>
    <w:rsid w:val="004A5684"/>
    <w:rsid w:val="004A5BE4"/>
    <w:rsid w:val="004B2320"/>
    <w:rsid w:val="004B3C63"/>
    <w:rsid w:val="004B4A24"/>
    <w:rsid w:val="004B507C"/>
    <w:rsid w:val="004B64B4"/>
    <w:rsid w:val="004B6948"/>
    <w:rsid w:val="004C0379"/>
    <w:rsid w:val="004C083C"/>
    <w:rsid w:val="004C1079"/>
    <w:rsid w:val="004C1321"/>
    <w:rsid w:val="004C3445"/>
    <w:rsid w:val="004C4547"/>
    <w:rsid w:val="004C675E"/>
    <w:rsid w:val="004D0AD5"/>
    <w:rsid w:val="004D162C"/>
    <w:rsid w:val="004D1F8E"/>
    <w:rsid w:val="004D40E3"/>
    <w:rsid w:val="004D6B98"/>
    <w:rsid w:val="004D7960"/>
    <w:rsid w:val="004E1E02"/>
    <w:rsid w:val="004E2319"/>
    <w:rsid w:val="004E264D"/>
    <w:rsid w:val="004E328E"/>
    <w:rsid w:val="004E3B7D"/>
    <w:rsid w:val="004E3E00"/>
    <w:rsid w:val="004E608C"/>
    <w:rsid w:val="004E761B"/>
    <w:rsid w:val="004F1A50"/>
    <w:rsid w:val="004F3444"/>
    <w:rsid w:val="004F4B75"/>
    <w:rsid w:val="004F502F"/>
    <w:rsid w:val="004F7D5A"/>
    <w:rsid w:val="00500561"/>
    <w:rsid w:val="00501638"/>
    <w:rsid w:val="00503923"/>
    <w:rsid w:val="00504377"/>
    <w:rsid w:val="00504797"/>
    <w:rsid w:val="00505A7D"/>
    <w:rsid w:val="00516CD0"/>
    <w:rsid w:val="00516E58"/>
    <w:rsid w:val="00517EAE"/>
    <w:rsid w:val="0052235B"/>
    <w:rsid w:val="0052516B"/>
    <w:rsid w:val="0052561E"/>
    <w:rsid w:val="005272BA"/>
    <w:rsid w:val="00527736"/>
    <w:rsid w:val="00530DAF"/>
    <w:rsid w:val="00535D31"/>
    <w:rsid w:val="00537EF6"/>
    <w:rsid w:val="00540DDF"/>
    <w:rsid w:val="005438F0"/>
    <w:rsid w:val="00544654"/>
    <w:rsid w:val="00550158"/>
    <w:rsid w:val="00550745"/>
    <w:rsid w:val="005535F2"/>
    <w:rsid w:val="00556FF1"/>
    <w:rsid w:val="005572EA"/>
    <w:rsid w:val="00560852"/>
    <w:rsid w:val="00561B2E"/>
    <w:rsid w:val="00563C72"/>
    <w:rsid w:val="0056721A"/>
    <w:rsid w:val="005672C9"/>
    <w:rsid w:val="0057027D"/>
    <w:rsid w:val="00571EAC"/>
    <w:rsid w:val="0057390A"/>
    <w:rsid w:val="0057750C"/>
    <w:rsid w:val="0058395E"/>
    <w:rsid w:val="00583AB7"/>
    <w:rsid w:val="00585E71"/>
    <w:rsid w:val="005863D9"/>
    <w:rsid w:val="00594DC5"/>
    <w:rsid w:val="005965AE"/>
    <w:rsid w:val="005A11BD"/>
    <w:rsid w:val="005A33FB"/>
    <w:rsid w:val="005A42C4"/>
    <w:rsid w:val="005A54BE"/>
    <w:rsid w:val="005A7924"/>
    <w:rsid w:val="005B477D"/>
    <w:rsid w:val="005B7976"/>
    <w:rsid w:val="005B7BA9"/>
    <w:rsid w:val="005B7FE7"/>
    <w:rsid w:val="005C62FE"/>
    <w:rsid w:val="005C65E1"/>
    <w:rsid w:val="005D116E"/>
    <w:rsid w:val="005D43C3"/>
    <w:rsid w:val="005D57F3"/>
    <w:rsid w:val="005D644A"/>
    <w:rsid w:val="005E1A2B"/>
    <w:rsid w:val="005E20A1"/>
    <w:rsid w:val="005E4367"/>
    <w:rsid w:val="005E44A4"/>
    <w:rsid w:val="005E5FB7"/>
    <w:rsid w:val="005F1C83"/>
    <w:rsid w:val="005F1CA9"/>
    <w:rsid w:val="005F2210"/>
    <w:rsid w:val="005F2744"/>
    <w:rsid w:val="005F2790"/>
    <w:rsid w:val="005F3E6A"/>
    <w:rsid w:val="005F6BB1"/>
    <w:rsid w:val="00601C1B"/>
    <w:rsid w:val="00602617"/>
    <w:rsid w:val="00603BF9"/>
    <w:rsid w:val="0060604B"/>
    <w:rsid w:val="006064FF"/>
    <w:rsid w:val="006072C8"/>
    <w:rsid w:val="00612430"/>
    <w:rsid w:val="00612A11"/>
    <w:rsid w:val="00613CB0"/>
    <w:rsid w:val="0061479A"/>
    <w:rsid w:val="00616E9B"/>
    <w:rsid w:val="00616FC4"/>
    <w:rsid w:val="00617B7C"/>
    <w:rsid w:val="0062269D"/>
    <w:rsid w:val="00622BC7"/>
    <w:rsid w:val="0062301B"/>
    <w:rsid w:val="0062513B"/>
    <w:rsid w:val="00626499"/>
    <w:rsid w:val="00627C55"/>
    <w:rsid w:val="00630142"/>
    <w:rsid w:val="00630337"/>
    <w:rsid w:val="006357FA"/>
    <w:rsid w:val="00636CC3"/>
    <w:rsid w:val="00637AED"/>
    <w:rsid w:val="006409DD"/>
    <w:rsid w:val="00640C6E"/>
    <w:rsid w:val="00640F7C"/>
    <w:rsid w:val="00641560"/>
    <w:rsid w:val="00642B43"/>
    <w:rsid w:val="00646DCF"/>
    <w:rsid w:val="00647A27"/>
    <w:rsid w:val="00650828"/>
    <w:rsid w:val="006510E1"/>
    <w:rsid w:val="00651F06"/>
    <w:rsid w:val="0065298D"/>
    <w:rsid w:val="00653CD3"/>
    <w:rsid w:val="00654911"/>
    <w:rsid w:val="00654ECF"/>
    <w:rsid w:val="00655887"/>
    <w:rsid w:val="00660048"/>
    <w:rsid w:val="006621FC"/>
    <w:rsid w:val="00663349"/>
    <w:rsid w:val="00663CBC"/>
    <w:rsid w:val="00664061"/>
    <w:rsid w:val="00667F45"/>
    <w:rsid w:val="00671160"/>
    <w:rsid w:val="00671618"/>
    <w:rsid w:val="00673672"/>
    <w:rsid w:val="00673DB6"/>
    <w:rsid w:val="00675060"/>
    <w:rsid w:val="00677BBA"/>
    <w:rsid w:val="006807E4"/>
    <w:rsid w:val="006813CC"/>
    <w:rsid w:val="00684FE5"/>
    <w:rsid w:val="00685250"/>
    <w:rsid w:val="00686B9A"/>
    <w:rsid w:val="0069035A"/>
    <w:rsid w:val="006925BB"/>
    <w:rsid w:val="00693675"/>
    <w:rsid w:val="006939F6"/>
    <w:rsid w:val="0069410E"/>
    <w:rsid w:val="006957DB"/>
    <w:rsid w:val="006A31D7"/>
    <w:rsid w:val="006A7C93"/>
    <w:rsid w:val="006B1F2E"/>
    <w:rsid w:val="006B1F8C"/>
    <w:rsid w:val="006B2776"/>
    <w:rsid w:val="006B2F0A"/>
    <w:rsid w:val="006B2FB3"/>
    <w:rsid w:val="006B448C"/>
    <w:rsid w:val="006C0921"/>
    <w:rsid w:val="006C2FA4"/>
    <w:rsid w:val="006C3FE4"/>
    <w:rsid w:val="006C4607"/>
    <w:rsid w:val="006C6928"/>
    <w:rsid w:val="006D19E3"/>
    <w:rsid w:val="006D33F6"/>
    <w:rsid w:val="006D4390"/>
    <w:rsid w:val="006D45E6"/>
    <w:rsid w:val="006D54CD"/>
    <w:rsid w:val="006D673A"/>
    <w:rsid w:val="006D7344"/>
    <w:rsid w:val="006D7E3C"/>
    <w:rsid w:val="006E11EB"/>
    <w:rsid w:val="006E46AB"/>
    <w:rsid w:val="006E5DCD"/>
    <w:rsid w:val="006F183D"/>
    <w:rsid w:val="006F40BD"/>
    <w:rsid w:val="006F6842"/>
    <w:rsid w:val="0070203F"/>
    <w:rsid w:val="00703FA0"/>
    <w:rsid w:val="00704D7B"/>
    <w:rsid w:val="00704E8F"/>
    <w:rsid w:val="00705ADC"/>
    <w:rsid w:val="00707412"/>
    <w:rsid w:val="007103BA"/>
    <w:rsid w:val="00712D5D"/>
    <w:rsid w:val="00713FC5"/>
    <w:rsid w:val="00716B57"/>
    <w:rsid w:val="00717FC4"/>
    <w:rsid w:val="00721117"/>
    <w:rsid w:val="00722007"/>
    <w:rsid w:val="0072742E"/>
    <w:rsid w:val="00727AF8"/>
    <w:rsid w:val="00727D88"/>
    <w:rsid w:val="0073022B"/>
    <w:rsid w:val="007330EE"/>
    <w:rsid w:val="007331F6"/>
    <w:rsid w:val="007336E8"/>
    <w:rsid w:val="00735A76"/>
    <w:rsid w:val="00745AFD"/>
    <w:rsid w:val="00751640"/>
    <w:rsid w:val="007523EE"/>
    <w:rsid w:val="00753966"/>
    <w:rsid w:val="007576FB"/>
    <w:rsid w:val="00762990"/>
    <w:rsid w:val="00762A9F"/>
    <w:rsid w:val="00763015"/>
    <w:rsid w:val="0076342A"/>
    <w:rsid w:val="00763596"/>
    <w:rsid w:val="00763FA9"/>
    <w:rsid w:val="007671CD"/>
    <w:rsid w:val="00767224"/>
    <w:rsid w:val="0076780E"/>
    <w:rsid w:val="00770DE6"/>
    <w:rsid w:val="00771E77"/>
    <w:rsid w:val="00771F98"/>
    <w:rsid w:val="007747A2"/>
    <w:rsid w:val="00774FF8"/>
    <w:rsid w:val="007758E9"/>
    <w:rsid w:val="00777569"/>
    <w:rsid w:val="007816C6"/>
    <w:rsid w:val="0078183C"/>
    <w:rsid w:val="00783592"/>
    <w:rsid w:val="00783969"/>
    <w:rsid w:val="00784B68"/>
    <w:rsid w:val="007900F6"/>
    <w:rsid w:val="007901E2"/>
    <w:rsid w:val="00793998"/>
    <w:rsid w:val="00793AA4"/>
    <w:rsid w:val="00794D74"/>
    <w:rsid w:val="00796125"/>
    <w:rsid w:val="007975D0"/>
    <w:rsid w:val="007A0A2C"/>
    <w:rsid w:val="007A0DCD"/>
    <w:rsid w:val="007A11D0"/>
    <w:rsid w:val="007A1221"/>
    <w:rsid w:val="007A4A76"/>
    <w:rsid w:val="007A4B0B"/>
    <w:rsid w:val="007A7C55"/>
    <w:rsid w:val="007B0511"/>
    <w:rsid w:val="007B0730"/>
    <w:rsid w:val="007B2AC2"/>
    <w:rsid w:val="007B4F2F"/>
    <w:rsid w:val="007B52A3"/>
    <w:rsid w:val="007B52CF"/>
    <w:rsid w:val="007C0792"/>
    <w:rsid w:val="007C36F6"/>
    <w:rsid w:val="007C3890"/>
    <w:rsid w:val="007C393D"/>
    <w:rsid w:val="007C4C70"/>
    <w:rsid w:val="007C505E"/>
    <w:rsid w:val="007C590B"/>
    <w:rsid w:val="007C5ACD"/>
    <w:rsid w:val="007C6222"/>
    <w:rsid w:val="007D2E1F"/>
    <w:rsid w:val="007D4093"/>
    <w:rsid w:val="007D4777"/>
    <w:rsid w:val="007D6915"/>
    <w:rsid w:val="007D6FCC"/>
    <w:rsid w:val="007E180E"/>
    <w:rsid w:val="007E261F"/>
    <w:rsid w:val="007E3E70"/>
    <w:rsid w:val="007E51F5"/>
    <w:rsid w:val="007F06CB"/>
    <w:rsid w:val="007F1308"/>
    <w:rsid w:val="007F587D"/>
    <w:rsid w:val="007F7166"/>
    <w:rsid w:val="00801DE4"/>
    <w:rsid w:val="008049F6"/>
    <w:rsid w:val="00804AAE"/>
    <w:rsid w:val="00805289"/>
    <w:rsid w:val="0080709A"/>
    <w:rsid w:val="008071B2"/>
    <w:rsid w:val="008073ED"/>
    <w:rsid w:val="0080754D"/>
    <w:rsid w:val="00807CD3"/>
    <w:rsid w:val="0081006C"/>
    <w:rsid w:val="00810956"/>
    <w:rsid w:val="0081429E"/>
    <w:rsid w:val="00817239"/>
    <w:rsid w:val="00817286"/>
    <w:rsid w:val="00817562"/>
    <w:rsid w:val="008204B0"/>
    <w:rsid w:val="00820D14"/>
    <w:rsid w:val="00822AF6"/>
    <w:rsid w:val="00822EFC"/>
    <w:rsid w:val="008242DE"/>
    <w:rsid w:val="00824E9E"/>
    <w:rsid w:val="008263BB"/>
    <w:rsid w:val="00826E35"/>
    <w:rsid w:val="0083103C"/>
    <w:rsid w:val="0083147C"/>
    <w:rsid w:val="00833363"/>
    <w:rsid w:val="0083382D"/>
    <w:rsid w:val="00834A31"/>
    <w:rsid w:val="00835844"/>
    <w:rsid w:val="00835DD4"/>
    <w:rsid w:val="00837224"/>
    <w:rsid w:val="008407F6"/>
    <w:rsid w:val="0084160C"/>
    <w:rsid w:val="00841E74"/>
    <w:rsid w:val="00842EE9"/>
    <w:rsid w:val="00843787"/>
    <w:rsid w:val="00843E3B"/>
    <w:rsid w:val="0084486C"/>
    <w:rsid w:val="00844DE2"/>
    <w:rsid w:val="00846DF7"/>
    <w:rsid w:val="00847978"/>
    <w:rsid w:val="00852992"/>
    <w:rsid w:val="00853783"/>
    <w:rsid w:val="00855F13"/>
    <w:rsid w:val="00856B2A"/>
    <w:rsid w:val="008603D4"/>
    <w:rsid w:val="00862454"/>
    <w:rsid w:val="00863042"/>
    <w:rsid w:val="00864CFD"/>
    <w:rsid w:val="00867223"/>
    <w:rsid w:val="0087132E"/>
    <w:rsid w:val="00871B00"/>
    <w:rsid w:val="00875CA7"/>
    <w:rsid w:val="00882C15"/>
    <w:rsid w:val="008849B2"/>
    <w:rsid w:val="008860E9"/>
    <w:rsid w:val="00886621"/>
    <w:rsid w:val="00886892"/>
    <w:rsid w:val="008868B9"/>
    <w:rsid w:val="008868D5"/>
    <w:rsid w:val="00886E34"/>
    <w:rsid w:val="00886E9F"/>
    <w:rsid w:val="00890338"/>
    <w:rsid w:val="008909AD"/>
    <w:rsid w:val="0089189C"/>
    <w:rsid w:val="008927BB"/>
    <w:rsid w:val="00896097"/>
    <w:rsid w:val="008A0E6E"/>
    <w:rsid w:val="008A0FC8"/>
    <w:rsid w:val="008A199C"/>
    <w:rsid w:val="008A1EBE"/>
    <w:rsid w:val="008A4026"/>
    <w:rsid w:val="008B511D"/>
    <w:rsid w:val="008B5214"/>
    <w:rsid w:val="008B5EFC"/>
    <w:rsid w:val="008B6452"/>
    <w:rsid w:val="008B7261"/>
    <w:rsid w:val="008C09A8"/>
    <w:rsid w:val="008C11B2"/>
    <w:rsid w:val="008C151B"/>
    <w:rsid w:val="008C5843"/>
    <w:rsid w:val="008C729C"/>
    <w:rsid w:val="008C7A3E"/>
    <w:rsid w:val="008D0514"/>
    <w:rsid w:val="008D187E"/>
    <w:rsid w:val="008D34CC"/>
    <w:rsid w:val="008D38F4"/>
    <w:rsid w:val="008D4352"/>
    <w:rsid w:val="008D5BAF"/>
    <w:rsid w:val="008D5F91"/>
    <w:rsid w:val="008D6B01"/>
    <w:rsid w:val="008E2AB5"/>
    <w:rsid w:val="008E5F67"/>
    <w:rsid w:val="008E72A8"/>
    <w:rsid w:val="008E7D98"/>
    <w:rsid w:val="008F13B7"/>
    <w:rsid w:val="008F36B0"/>
    <w:rsid w:val="008F3BE7"/>
    <w:rsid w:val="008F6062"/>
    <w:rsid w:val="008F6131"/>
    <w:rsid w:val="00901003"/>
    <w:rsid w:val="00901C7B"/>
    <w:rsid w:val="00901EDB"/>
    <w:rsid w:val="00902000"/>
    <w:rsid w:val="009028F2"/>
    <w:rsid w:val="00902E9A"/>
    <w:rsid w:val="00904558"/>
    <w:rsid w:val="00905039"/>
    <w:rsid w:val="00906087"/>
    <w:rsid w:val="00907069"/>
    <w:rsid w:val="009079CF"/>
    <w:rsid w:val="00912DBA"/>
    <w:rsid w:val="009131FE"/>
    <w:rsid w:val="009137C5"/>
    <w:rsid w:val="009139A0"/>
    <w:rsid w:val="009139EF"/>
    <w:rsid w:val="009156DD"/>
    <w:rsid w:val="009163EF"/>
    <w:rsid w:val="00917195"/>
    <w:rsid w:val="009175AF"/>
    <w:rsid w:val="00920038"/>
    <w:rsid w:val="0092247E"/>
    <w:rsid w:val="00923219"/>
    <w:rsid w:val="00925147"/>
    <w:rsid w:val="00926858"/>
    <w:rsid w:val="00926BBC"/>
    <w:rsid w:val="00926C2B"/>
    <w:rsid w:val="009277D4"/>
    <w:rsid w:val="00931196"/>
    <w:rsid w:val="00932E99"/>
    <w:rsid w:val="00934478"/>
    <w:rsid w:val="00936F82"/>
    <w:rsid w:val="00937EFB"/>
    <w:rsid w:val="00940D56"/>
    <w:rsid w:val="00941580"/>
    <w:rsid w:val="00943253"/>
    <w:rsid w:val="009447BE"/>
    <w:rsid w:val="00944A45"/>
    <w:rsid w:val="00945E0B"/>
    <w:rsid w:val="00945FFD"/>
    <w:rsid w:val="0095314F"/>
    <w:rsid w:val="00954E57"/>
    <w:rsid w:val="009562F6"/>
    <w:rsid w:val="00956DF4"/>
    <w:rsid w:val="0095754A"/>
    <w:rsid w:val="00957BB3"/>
    <w:rsid w:val="00960D13"/>
    <w:rsid w:val="00961D69"/>
    <w:rsid w:val="00963018"/>
    <w:rsid w:val="009634EA"/>
    <w:rsid w:val="0096421D"/>
    <w:rsid w:val="00965ED6"/>
    <w:rsid w:val="009674C4"/>
    <w:rsid w:val="00967FB9"/>
    <w:rsid w:val="00972E3A"/>
    <w:rsid w:val="0097377E"/>
    <w:rsid w:val="00976165"/>
    <w:rsid w:val="00977213"/>
    <w:rsid w:val="009777F0"/>
    <w:rsid w:val="00980C3E"/>
    <w:rsid w:val="00981F3A"/>
    <w:rsid w:val="00982AE6"/>
    <w:rsid w:val="009830A6"/>
    <w:rsid w:val="00984468"/>
    <w:rsid w:val="009850FD"/>
    <w:rsid w:val="0098521B"/>
    <w:rsid w:val="00990841"/>
    <w:rsid w:val="0099155B"/>
    <w:rsid w:val="009A15DF"/>
    <w:rsid w:val="009A3E7E"/>
    <w:rsid w:val="009A3EE7"/>
    <w:rsid w:val="009A4B1A"/>
    <w:rsid w:val="009A4FED"/>
    <w:rsid w:val="009A5F74"/>
    <w:rsid w:val="009A677A"/>
    <w:rsid w:val="009A6A15"/>
    <w:rsid w:val="009A6EC9"/>
    <w:rsid w:val="009A70EB"/>
    <w:rsid w:val="009A7966"/>
    <w:rsid w:val="009B00C4"/>
    <w:rsid w:val="009B0149"/>
    <w:rsid w:val="009B17D0"/>
    <w:rsid w:val="009B2187"/>
    <w:rsid w:val="009B49B1"/>
    <w:rsid w:val="009B51F4"/>
    <w:rsid w:val="009B55EF"/>
    <w:rsid w:val="009B5C19"/>
    <w:rsid w:val="009B735C"/>
    <w:rsid w:val="009C03A4"/>
    <w:rsid w:val="009C1B64"/>
    <w:rsid w:val="009C1C70"/>
    <w:rsid w:val="009C1F5F"/>
    <w:rsid w:val="009C238D"/>
    <w:rsid w:val="009C262D"/>
    <w:rsid w:val="009C34D5"/>
    <w:rsid w:val="009C46B8"/>
    <w:rsid w:val="009C7E87"/>
    <w:rsid w:val="009D4EBF"/>
    <w:rsid w:val="009D5831"/>
    <w:rsid w:val="009D661E"/>
    <w:rsid w:val="009E08D8"/>
    <w:rsid w:val="009E0915"/>
    <w:rsid w:val="009E135D"/>
    <w:rsid w:val="009E2EBC"/>
    <w:rsid w:val="009E3E65"/>
    <w:rsid w:val="009E4E37"/>
    <w:rsid w:val="009E5271"/>
    <w:rsid w:val="009E553D"/>
    <w:rsid w:val="009E65D6"/>
    <w:rsid w:val="009E6C74"/>
    <w:rsid w:val="009E6DC0"/>
    <w:rsid w:val="009E7424"/>
    <w:rsid w:val="009E7728"/>
    <w:rsid w:val="009E7C08"/>
    <w:rsid w:val="009F19D0"/>
    <w:rsid w:val="009F398B"/>
    <w:rsid w:val="009F5347"/>
    <w:rsid w:val="009F5A47"/>
    <w:rsid w:val="009F676C"/>
    <w:rsid w:val="00A00C8E"/>
    <w:rsid w:val="00A01AF5"/>
    <w:rsid w:val="00A042EF"/>
    <w:rsid w:val="00A04BA6"/>
    <w:rsid w:val="00A05103"/>
    <w:rsid w:val="00A060D7"/>
    <w:rsid w:val="00A07B97"/>
    <w:rsid w:val="00A07ED7"/>
    <w:rsid w:val="00A114EF"/>
    <w:rsid w:val="00A1218A"/>
    <w:rsid w:val="00A1397B"/>
    <w:rsid w:val="00A1534E"/>
    <w:rsid w:val="00A15D0C"/>
    <w:rsid w:val="00A17609"/>
    <w:rsid w:val="00A20C23"/>
    <w:rsid w:val="00A25995"/>
    <w:rsid w:val="00A272CE"/>
    <w:rsid w:val="00A27932"/>
    <w:rsid w:val="00A27B9B"/>
    <w:rsid w:val="00A330AD"/>
    <w:rsid w:val="00A3355E"/>
    <w:rsid w:val="00A356FB"/>
    <w:rsid w:val="00A36713"/>
    <w:rsid w:val="00A37E43"/>
    <w:rsid w:val="00A42531"/>
    <w:rsid w:val="00A4359F"/>
    <w:rsid w:val="00A43C35"/>
    <w:rsid w:val="00A467B0"/>
    <w:rsid w:val="00A46AA3"/>
    <w:rsid w:val="00A523FD"/>
    <w:rsid w:val="00A530E6"/>
    <w:rsid w:val="00A5333C"/>
    <w:rsid w:val="00A547B7"/>
    <w:rsid w:val="00A562FF"/>
    <w:rsid w:val="00A56A22"/>
    <w:rsid w:val="00A571F8"/>
    <w:rsid w:val="00A57CB5"/>
    <w:rsid w:val="00A601A4"/>
    <w:rsid w:val="00A612D1"/>
    <w:rsid w:val="00A61C9A"/>
    <w:rsid w:val="00A63BB1"/>
    <w:rsid w:val="00A659C5"/>
    <w:rsid w:val="00A65D18"/>
    <w:rsid w:val="00A6614B"/>
    <w:rsid w:val="00A67E5C"/>
    <w:rsid w:val="00A71977"/>
    <w:rsid w:val="00A71A01"/>
    <w:rsid w:val="00A728BA"/>
    <w:rsid w:val="00A72EDC"/>
    <w:rsid w:val="00A75352"/>
    <w:rsid w:val="00A80C8D"/>
    <w:rsid w:val="00A80CD0"/>
    <w:rsid w:val="00A81467"/>
    <w:rsid w:val="00A82A33"/>
    <w:rsid w:val="00A8326A"/>
    <w:rsid w:val="00A83377"/>
    <w:rsid w:val="00A84650"/>
    <w:rsid w:val="00A84FA1"/>
    <w:rsid w:val="00A863E8"/>
    <w:rsid w:val="00A86E8B"/>
    <w:rsid w:val="00A904A4"/>
    <w:rsid w:val="00A912E9"/>
    <w:rsid w:val="00A913E5"/>
    <w:rsid w:val="00A93A11"/>
    <w:rsid w:val="00A952C8"/>
    <w:rsid w:val="00A95F52"/>
    <w:rsid w:val="00A97A53"/>
    <w:rsid w:val="00AA157D"/>
    <w:rsid w:val="00AA1FE1"/>
    <w:rsid w:val="00AA2FFC"/>
    <w:rsid w:val="00AA666F"/>
    <w:rsid w:val="00AA67FD"/>
    <w:rsid w:val="00AA6DC8"/>
    <w:rsid w:val="00AA7155"/>
    <w:rsid w:val="00AB0D03"/>
    <w:rsid w:val="00AB1414"/>
    <w:rsid w:val="00AB75A0"/>
    <w:rsid w:val="00AC0CD4"/>
    <w:rsid w:val="00AC1667"/>
    <w:rsid w:val="00AC1F4B"/>
    <w:rsid w:val="00AC279E"/>
    <w:rsid w:val="00AC4F4D"/>
    <w:rsid w:val="00AC5D13"/>
    <w:rsid w:val="00AC6A05"/>
    <w:rsid w:val="00AC6A48"/>
    <w:rsid w:val="00AD0097"/>
    <w:rsid w:val="00AD0C90"/>
    <w:rsid w:val="00AD1907"/>
    <w:rsid w:val="00AD373C"/>
    <w:rsid w:val="00AD3BDC"/>
    <w:rsid w:val="00AD554C"/>
    <w:rsid w:val="00AE0C0F"/>
    <w:rsid w:val="00AE23B9"/>
    <w:rsid w:val="00AE37D7"/>
    <w:rsid w:val="00AE660D"/>
    <w:rsid w:val="00AE7187"/>
    <w:rsid w:val="00AE72EB"/>
    <w:rsid w:val="00AF1EC4"/>
    <w:rsid w:val="00AF248A"/>
    <w:rsid w:val="00AF2CD9"/>
    <w:rsid w:val="00AF4561"/>
    <w:rsid w:val="00AF5573"/>
    <w:rsid w:val="00AF64C9"/>
    <w:rsid w:val="00AF6E34"/>
    <w:rsid w:val="00AF715D"/>
    <w:rsid w:val="00AF7415"/>
    <w:rsid w:val="00AF7936"/>
    <w:rsid w:val="00B01DC4"/>
    <w:rsid w:val="00B02603"/>
    <w:rsid w:val="00B02AD2"/>
    <w:rsid w:val="00B04045"/>
    <w:rsid w:val="00B04746"/>
    <w:rsid w:val="00B04A90"/>
    <w:rsid w:val="00B06383"/>
    <w:rsid w:val="00B063F5"/>
    <w:rsid w:val="00B12BA1"/>
    <w:rsid w:val="00B13368"/>
    <w:rsid w:val="00B15627"/>
    <w:rsid w:val="00B1562F"/>
    <w:rsid w:val="00B178A0"/>
    <w:rsid w:val="00B20938"/>
    <w:rsid w:val="00B218F8"/>
    <w:rsid w:val="00B2434E"/>
    <w:rsid w:val="00B250E1"/>
    <w:rsid w:val="00B25927"/>
    <w:rsid w:val="00B2680F"/>
    <w:rsid w:val="00B26844"/>
    <w:rsid w:val="00B317C4"/>
    <w:rsid w:val="00B319C0"/>
    <w:rsid w:val="00B31F41"/>
    <w:rsid w:val="00B33128"/>
    <w:rsid w:val="00B33E55"/>
    <w:rsid w:val="00B3440E"/>
    <w:rsid w:val="00B36191"/>
    <w:rsid w:val="00B37085"/>
    <w:rsid w:val="00B37216"/>
    <w:rsid w:val="00B400A7"/>
    <w:rsid w:val="00B40312"/>
    <w:rsid w:val="00B409C7"/>
    <w:rsid w:val="00B41D97"/>
    <w:rsid w:val="00B41F79"/>
    <w:rsid w:val="00B43698"/>
    <w:rsid w:val="00B4601B"/>
    <w:rsid w:val="00B46261"/>
    <w:rsid w:val="00B46955"/>
    <w:rsid w:val="00B51CCD"/>
    <w:rsid w:val="00B55BF4"/>
    <w:rsid w:val="00B56825"/>
    <w:rsid w:val="00B608CA"/>
    <w:rsid w:val="00B60930"/>
    <w:rsid w:val="00B61702"/>
    <w:rsid w:val="00B62E72"/>
    <w:rsid w:val="00B636C7"/>
    <w:rsid w:val="00B63BF6"/>
    <w:rsid w:val="00B656DE"/>
    <w:rsid w:val="00B70EC2"/>
    <w:rsid w:val="00B713DE"/>
    <w:rsid w:val="00B73EF5"/>
    <w:rsid w:val="00B74411"/>
    <w:rsid w:val="00B775D1"/>
    <w:rsid w:val="00B778C3"/>
    <w:rsid w:val="00B8382D"/>
    <w:rsid w:val="00B85705"/>
    <w:rsid w:val="00B87D79"/>
    <w:rsid w:val="00B907BC"/>
    <w:rsid w:val="00B90D13"/>
    <w:rsid w:val="00B94D93"/>
    <w:rsid w:val="00B94DC4"/>
    <w:rsid w:val="00B97049"/>
    <w:rsid w:val="00B97B3C"/>
    <w:rsid w:val="00BA2321"/>
    <w:rsid w:val="00BA47AD"/>
    <w:rsid w:val="00BA62D7"/>
    <w:rsid w:val="00BB05A2"/>
    <w:rsid w:val="00BB3693"/>
    <w:rsid w:val="00BB58A6"/>
    <w:rsid w:val="00BC1544"/>
    <w:rsid w:val="00BC1BAC"/>
    <w:rsid w:val="00BC2E70"/>
    <w:rsid w:val="00BC33FC"/>
    <w:rsid w:val="00BC375B"/>
    <w:rsid w:val="00BC3A30"/>
    <w:rsid w:val="00BC40DC"/>
    <w:rsid w:val="00BC66A1"/>
    <w:rsid w:val="00BD0B90"/>
    <w:rsid w:val="00BD1DCB"/>
    <w:rsid w:val="00BD24F3"/>
    <w:rsid w:val="00BD3283"/>
    <w:rsid w:val="00BD32A5"/>
    <w:rsid w:val="00BD5243"/>
    <w:rsid w:val="00BD6B31"/>
    <w:rsid w:val="00BD6C98"/>
    <w:rsid w:val="00BD74B0"/>
    <w:rsid w:val="00BE305E"/>
    <w:rsid w:val="00BE5F22"/>
    <w:rsid w:val="00BE6754"/>
    <w:rsid w:val="00BE7ADF"/>
    <w:rsid w:val="00BF0690"/>
    <w:rsid w:val="00BF2007"/>
    <w:rsid w:val="00BF3BA8"/>
    <w:rsid w:val="00BF50FD"/>
    <w:rsid w:val="00BF5F2F"/>
    <w:rsid w:val="00BF63E8"/>
    <w:rsid w:val="00BF6429"/>
    <w:rsid w:val="00BF6734"/>
    <w:rsid w:val="00C01845"/>
    <w:rsid w:val="00C036B8"/>
    <w:rsid w:val="00C063ED"/>
    <w:rsid w:val="00C115F6"/>
    <w:rsid w:val="00C11B86"/>
    <w:rsid w:val="00C13620"/>
    <w:rsid w:val="00C23445"/>
    <w:rsid w:val="00C24058"/>
    <w:rsid w:val="00C2698D"/>
    <w:rsid w:val="00C30B83"/>
    <w:rsid w:val="00C320D6"/>
    <w:rsid w:val="00C33F1E"/>
    <w:rsid w:val="00C341EE"/>
    <w:rsid w:val="00C346C2"/>
    <w:rsid w:val="00C35F3B"/>
    <w:rsid w:val="00C4146A"/>
    <w:rsid w:val="00C41AA9"/>
    <w:rsid w:val="00C41BDA"/>
    <w:rsid w:val="00C41CE8"/>
    <w:rsid w:val="00C41E9E"/>
    <w:rsid w:val="00C452CE"/>
    <w:rsid w:val="00C454E2"/>
    <w:rsid w:val="00C4736C"/>
    <w:rsid w:val="00C50024"/>
    <w:rsid w:val="00C50285"/>
    <w:rsid w:val="00C575B0"/>
    <w:rsid w:val="00C61F73"/>
    <w:rsid w:val="00C62A3E"/>
    <w:rsid w:val="00C6366F"/>
    <w:rsid w:val="00C63867"/>
    <w:rsid w:val="00C64713"/>
    <w:rsid w:val="00C64B62"/>
    <w:rsid w:val="00C64F5F"/>
    <w:rsid w:val="00C65D2C"/>
    <w:rsid w:val="00C66494"/>
    <w:rsid w:val="00C674F3"/>
    <w:rsid w:val="00C706C5"/>
    <w:rsid w:val="00C72A43"/>
    <w:rsid w:val="00C73589"/>
    <w:rsid w:val="00C758CB"/>
    <w:rsid w:val="00C75EBA"/>
    <w:rsid w:val="00C77330"/>
    <w:rsid w:val="00C773C9"/>
    <w:rsid w:val="00C77A45"/>
    <w:rsid w:val="00C8156E"/>
    <w:rsid w:val="00C826EC"/>
    <w:rsid w:val="00C84627"/>
    <w:rsid w:val="00C84D33"/>
    <w:rsid w:val="00C84E66"/>
    <w:rsid w:val="00C85C7B"/>
    <w:rsid w:val="00C8683B"/>
    <w:rsid w:val="00C87192"/>
    <w:rsid w:val="00C87F5E"/>
    <w:rsid w:val="00C9179D"/>
    <w:rsid w:val="00C921F9"/>
    <w:rsid w:val="00C9234E"/>
    <w:rsid w:val="00C92645"/>
    <w:rsid w:val="00C93D6C"/>
    <w:rsid w:val="00C978CB"/>
    <w:rsid w:val="00C97E01"/>
    <w:rsid w:val="00CA1A7A"/>
    <w:rsid w:val="00CA2620"/>
    <w:rsid w:val="00CA3887"/>
    <w:rsid w:val="00CA4F5B"/>
    <w:rsid w:val="00CA5E6B"/>
    <w:rsid w:val="00CA6246"/>
    <w:rsid w:val="00CB10AD"/>
    <w:rsid w:val="00CB242F"/>
    <w:rsid w:val="00CB468F"/>
    <w:rsid w:val="00CB4BD0"/>
    <w:rsid w:val="00CB5ACC"/>
    <w:rsid w:val="00CB75D6"/>
    <w:rsid w:val="00CC0BBA"/>
    <w:rsid w:val="00CC0C7D"/>
    <w:rsid w:val="00CC30A2"/>
    <w:rsid w:val="00CC79AD"/>
    <w:rsid w:val="00CC7E91"/>
    <w:rsid w:val="00CD1C8D"/>
    <w:rsid w:val="00CD4965"/>
    <w:rsid w:val="00CD5A5A"/>
    <w:rsid w:val="00CD5CB8"/>
    <w:rsid w:val="00CD638B"/>
    <w:rsid w:val="00CD7EE9"/>
    <w:rsid w:val="00CE1502"/>
    <w:rsid w:val="00CE3184"/>
    <w:rsid w:val="00CE32BD"/>
    <w:rsid w:val="00CE6AC5"/>
    <w:rsid w:val="00CF1C23"/>
    <w:rsid w:val="00CF314F"/>
    <w:rsid w:val="00CF34EC"/>
    <w:rsid w:val="00CF3A70"/>
    <w:rsid w:val="00CF55F5"/>
    <w:rsid w:val="00CF7512"/>
    <w:rsid w:val="00CF7BDA"/>
    <w:rsid w:val="00D008CB"/>
    <w:rsid w:val="00D00A2E"/>
    <w:rsid w:val="00D0239A"/>
    <w:rsid w:val="00D028CB"/>
    <w:rsid w:val="00D03FDA"/>
    <w:rsid w:val="00D04529"/>
    <w:rsid w:val="00D05697"/>
    <w:rsid w:val="00D05B69"/>
    <w:rsid w:val="00D0639C"/>
    <w:rsid w:val="00D06DF0"/>
    <w:rsid w:val="00D07ABE"/>
    <w:rsid w:val="00D10F1A"/>
    <w:rsid w:val="00D11409"/>
    <w:rsid w:val="00D11E13"/>
    <w:rsid w:val="00D13869"/>
    <w:rsid w:val="00D14D09"/>
    <w:rsid w:val="00D15104"/>
    <w:rsid w:val="00D21B83"/>
    <w:rsid w:val="00D23E52"/>
    <w:rsid w:val="00D245AC"/>
    <w:rsid w:val="00D27178"/>
    <w:rsid w:val="00D311C7"/>
    <w:rsid w:val="00D32DF7"/>
    <w:rsid w:val="00D33501"/>
    <w:rsid w:val="00D362AC"/>
    <w:rsid w:val="00D3640C"/>
    <w:rsid w:val="00D36AF9"/>
    <w:rsid w:val="00D375E6"/>
    <w:rsid w:val="00D37AB5"/>
    <w:rsid w:val="00D40723"/>
    <w:rsid w:val="00D40D6F"/>
    <w:rsid w:val="00D419AF"/>
    <w:rsid w:val="00D4351F"/>
    <w:rsid w:val="00D46DD5"/>
    <w:rsid w:val="00D51480"/>
    <w:rsid w:val="00D5167B"/>
    <w:rsid w:val="00D51E6D"/>
    <w:rsid w:val="00D57071"/>
    <w:rsid w:val="00D60566"/>
    <w:rsid w:val="00D61BBF"/>
    <w:rsid w:val="00D62476"/>
    <w:rsid w:val="00D63556"/>
    <w:rsid w:val="00D644C6"/>
    <w:rsid w:val="00D64E72"/>
    <w:rsid w:val="00D65956"/>
    <w:rsid w:val="00D67188"/>
    <w:rsid w:val="00D67267"/>
    <w:rsid w:val="00D70854"/>
    <w:rsid w:val="00D715B1"/>
    <w:rsid w:val="00D727C5"/>
    <w:rsid w:val="00D72908"/>
    <w:rsid w:val="00D729F8"/>
    <w:rsid w:val="00D7374C"/>
    <w:rsid w:val="00D74460"/>
    <w:rsid w:val="00D74715"/>
    <w:rsid w:val="00D753CB"/>
    <w:rsid w:val="00D76661"/>
    <w:rsid w:val="00D76BC0"/>
    <w:rsid w:val="00D814EB"/>
    <w:rsid w:val="00D85449"/>
    <w:rsid w:val="00D87A25"/>
    <w:rsid w:val="00D90216"/>
    <w:rsid w:val="00D90282"/>
    <w:rsid w:val="00D90ADF"/>
    <w:rsid w:val="00D934AE"/>
    <w:rsid w:val="00D9699E"/>
    <w:rsid w:val="00D971B1"/>
    <w:rsid w:val="00D97D1D"/>
    <w:rsid w:val="00DA31E3"/>
    <w:rsid w:val="00DA6AD9"/>
    <w:rsid w:val="00DA714A"/>
    <w:rsid w:val="00DB037F"/>
    <w:rsid w:val="00DB13D2"/>
    <w:rsid w:val="00DB1830"/>
    <w:rsid w:val="00DB2763"/>
    <w:rsid w:val="00DB27AC"/>
    <w:rsid w:val="00DB41FE"/>
    <w:rsid w:val="00DB6FF6"/>
    <w:rsid w:val="00DB76F6"/>
    <w:rsid w:val="00DC0C15"/>
    <w:rsid w:val="00DC374D"/>
    <w:rsid w:val="00DC3A14"/>
    <w:rsid w:val="00DC3EFC"/>
    <w:rsid w:val="00DC45E1"/>
    <w:rsid w:val="00DC606A"/>
    <w:rsid w:val="00DC693C"/>
    <w:rsid w:val="00DC6F0D"/>
    <w:rsid w:val="00DC7C1D"/>
    <w:rsid w:val="00DD05FD"/>
    <w:rsid w:val="00DD2406"/>
    <w:rsid w:val="00DD2875"/>
    <w:rsid w:val="00DD296A"/>
    <w:rsid w:val="00DD3FB5"/>
    <w:rsid w:val="00DD4031"/>
    <w:rsid w:val="00DD4669"/>
    <w:rsid w:val="00DD5C4A"/>
    <w:rsid w:val="00DD5F4E"/>
    <w:rsid w:val="00DD5F86"/>
    <w:rsid w:val="00DD613D"/>
    <w:rsid w:val="00DE2162"/>
    <w:rsid w:val="00DE2266"/>
    <w:rsid w:val="00DE2A67"/>
    <w:rsid w:val="00DE312B"/>
    <w:rsid w:val="00DE5B4F"/>
    <w:rsid w:val="00DE5F94"/>
    <w:rsid w:val="00DE6BDE"/>
    <w:rsid w:val="00DF0224"/>
    <w:rsid w:val="00DF0E06"/>
    <w:rsid w:val="00DF1364"/>
    <w:rsid w:val="00DF157B"/>
    <w:rsid w:val="00DF2241"/>
    <w:rsid w:val="00DF3662"/>
    <w:rsid w:val="00DF4091"/>
    <w:rsid w:val="00DF71FB"/>
    <w:rsid w:val="00DF7D19"/>
    <w:rsid w:val="00E039AB"/>
    <w:rsid w:val="00E05CDB"/>
    <w:rsid w:val="00E0698E"/>
    <w:rsid w:val="00E10DB2"/>
    <w:rsid w:val="00E11943"/>
    <w:rsid w:val="00E13F77"/>
    <w:rsid w:val="00E1436D"/>
    <w:rsid w:val="00E16CBD"/>
    <w:rsid w:val="00E170BB"/>
    <w:rsid w:val="00E17D19"/>
    <w:rsid w:val="00E24BB1"/>
    <w:rsid w:val="00E25D76"/>
    <w:rsid w:val="00E25FDC"/>
    <w:rsid w:val="00E33237"/>
    <w:rsid w:val="00E34EB4"/>
    <w:rsid w:val="00E35048"/>
    <w:rsid w:val="00E354D6"/>
    <w:rsid w:val="00E357E7"/>
    <w:rsid w:val="00E36351"/>
    <w:rsid w:val="00E3647A"/>
    <w:rsid w:val="00E36F6F"/>
    <w:rsid w:val="00E438BD"/>
    <w:rsid w:val="00E45389"/>
    <w:rsid w:val="00E45A30"/>
    <w:rsid w:val="00E4670F"/>
    <w:rsid w:val="00E476CC"/>
    <w:rsid w:val="00E54AD5"/>
    <w:rsid w:val="00E57991"/>
    <w:rsid w:val="00E60ACF"/>
    <w:rsid w:val="00E62093"/>
    <w:rsid w:val="00E62397"/>
    <w:rsid w:val="00E71C0D"/>
    <w:rsid w:val="00E72728"/>
    <w:rsid w:val="00E730E6"/>
    <w:rsid w:val="00E7432C"/>
    <w:rsid w:val="00E751AD"/>
    <w:rsid w:val="00E759A5"/>
    <w:rsid w:val="00E76BDE"/>
    <w:rsid w:val="00E77AAE"/>
    <w:rsid w:val="00E813A4"/>
    <w:rsid w:val="00E8185D"/>
    <w:rsid w:val="00E82956"/>
    <w:rsid w:val="00E84EAC"/>
    <w:rsid w:val="00E861A5"/>
    <w:rsid w:val="00E87654"/>
    <w:rsid w:val="00E9392C"/>
    <w:rsid w:val="00E94D19"/>
    <w:rsid w:val="00E977D6"/>
    <w:rsid w:val="00EA1DA0"/>
    <w:rsid w:val="00EA22BC"/>
    <w:rsid w:val="00EA2621"/>
    <w:rsid w:val="00EA3487"/>
    <w:rsid w:val="00EA4246"/>
    <w:rsid w:val="00EA5A0A"/>
    <w:rsid w:val="00EB12C0"/>
    <w:rsid w:val="00EB24F3"/>
    <w:rsid w:val="00EB3408"/>
    <w:rsid w:val="00EB65A4"/>
    <w:rsid w:val="00EB7234"/>
    <w:rsid w:val="00EC039B"/>
    <w:rsid w:val="00EC0C11"/>
    <w:rsid w:val="00EC369C"/>
    <w:rsid w:val="00EC79CC"/>
    <w:rsid w:val="00ED023D"/>
    <w:rsid w:val="00ED1583"/>
    <w:rsid w:val="00ED2C15"/>
    <w:rsid w:val="00ED4C40"/>
    <w:rsid w:val="00ED4D58"/>
    <w:rsid w:val="00ED77AD"/>
    <w:rsid w:val="00ED79F9"/>
    <w:rsid w:val="00EE5566"/>
    <w:rsid w:val="00EE7EE9"/>
    <w:rsid w:val="00EF1A2E"/>
    <w:rsid w:val="00EF2D6F"/>
    <w:rsid w:val="00EF33DF"/>
    <w:rsid w:val="00EF499E"/>
    <w:rsid w:val="00EF60F8"/>
    <w:rsid w:val="00EF68E6"/>
    <w:rsid w:val="00EF7743"/>
    <w:rsid w:val="00EF7BFD"/>
    <w:rsid w:val="00F004BC"/>
    <w:rsid w:val="00F0128A"/>
    <w:rsid w:val="00F016D7"/>
    <w:rsid w:val="00F023BA"/>
    <w:rsid w:val="00F02E20"/>
    <w:rsid w:val="00F0479A"/>
    <w:rsid w:val="00F06021"/>
    <w:rsid w:val="00F1232C"/>
    <w:rsid w:val="00F136C5"/>
    <w:rsid w:val="00F1521B"/>
    <w:rsid w:val="00F15B61"/>
    <w:rsid w:val="00F17F72"/>
    <w:rsid w:val="00F220F1"/>
    <w:rsid w:val="00F227E4"/>
    <w:rsid w:val="00F24BC1"/>
    <w:rsid w:val="00F250FE"/>
    <w:rsid w:val="00F26F4A"/>
    <w:rsid w:val="00F30B37"/>
    <w:rsid w:val="00F31BE3"/>
    <w:rsid w:val="00F31CC4"/>
    <w:rsid w:val="00F34D10"/>
    <w:rsid w:val="00F35C9A"/>
    <w:rsid w:val="00F36710"/>
    <w:rsid w:val="00F36A4A"/>
    <w:rsid w:val="00F37774"/>
    <w:rsid w:val="00F409B4"/>
    <w:rsid w:val="00F50758"/>
    <w:rsid w:val="00F50C3C"/>
    <w:rsid w:val="00F5126F"/>
    <w:rsid w:val="00F51C7E"/>
    <w:rsid w:val="00F536CF"/>
    <w:rsid w:val="00F53CD2"/>
    <w:rsid w:val="00F55B68"/>
    <w:rsid w:val="00F56814"/>
    <w:rsid w:val="00F604D0"/>
    <w:rsid w:val="00F60605"/>
    <w:rsid w:val="00F60F96"/>
    <w:rsid w:val="00F671F1"/>
    <w:rsid w:val="00F67DE4"/>
    <w:rsid w:val="00F7031E"/>
    <w:rsid w:val="00F71562"/>
    <w:rsid w:val="00F72DD9"/>
    <w:rsid w:val="00F7457D"/>
    <w:rsid w:val="00F77BDD"/>
    <w:rsid w:val="00F77C1B"/>
    <w:rsid w:val="00F806CA"/>
    <w:rsid w:val="00F81A10"/>
    <w:rsid w:val="00F82570"/>
    <w:rsid w:val="00F83C09"/>
    <w:rsid w:val="00F84822"/>
    <w:rsid w:val="00F863A1"/>
    <w:rsid w:val="00F90EB5"/>
    <w:rsid w:val="00F91BA4"/>
    <w:rsid w:val="00F920FA"/>
    <w:rsid w:val="00F92107"/>
    <w:rsid w:val="00F9279F"/>
    <w:rsid w:val="00F927EB"/>
    <w:rsid w:val="00F92D34"/>
    <w:rsid w:val="00F95AF9"/>
    <w:rsid w:val="00F95B60"/>
    <w:rsid w:val="00F963AD"/>
    <w:rsid w:val="00FA1AA5"/>
    <w:rsid w:val="00FA28A6"/>
    <w:rsid w:val="00FA28EE"/>
    <w:rsid w:val="00FA2F63"/>
    <w:rsid w:val="00FA351A"/>
    <w:rsid w:val="00FA3825"/>
    <w:rsid w:val="00FA5D77"/>
    <w:rsid w:val="00FA7638"/>
    <w:rsid w:val="00FB088C"/>
    <w:rsid w:val="00FB12CE"/>
    <w:rsid w:val="00FB23FC"/>
    <w:rsid w:val="00FB2A1A"/>
    <w:rsid w:val="00FB3348"/>
    <w:rsid w:val="00FB54D0"/>
    <w:rsid w:val="00FB765E"/>
    <w:rsid w:val="00FC0642"/>
    <w:rsid w:val="00FC083C"/>
    <w:rsid w:val="00FC17B3"/>
    <w:rsid w:val="00FC2FBA"/>
    <w:rsid w:val="00FC4C89"/>
    <w:rsid w:val="00FC5138"/>
    <w:rsid w:val="00FC559F"/>
    <w:rsid w:val="00FC74A3"/>
    <w:rsid w:val="00FC7A82"/>
    <w:rsid w:val="00FC7E89"/>
    <w:rsid w:val="00FD0E87"/>
    <w:rsid w:val="00FD2579"/>
    <w:rsid w:val="00FD3500"/>
    <w:rsid w:val="00FD357C"/>
    <w:rsid w:val="00FD73E6"/>
    <w:rsid w:val="00FE0C6A"/>
    <w:rsid w:val="00FE1964"/>
    <w:rsid w:val="00FE20ED"/>
    <w:rsid w:val="00FE2130"/>
    <w:rsid w:val="00FE3788"/>
    <w:rsid w:val="00FE3FA8"/>
    <w:rsid w:val="00FE5A54"/>
    <w:rsid w:val="00FE61F0"/>
    <w:rsid w:val="00FE6602"/>
    <w:rsid w:val="00FE672F"/>
    <w:rsid w:val="00FE6A6F"/>
    <w:rsid w:val="00FE7208"/>
    <w:rsid w:val="00FF0F55"/>
    <w:rsid w:val="00FF2461"/>
    <w:rsid w:val="00FF4089"/>
    <w:rsid w:val="00FF5618"/>
    <w:rsid w:val="00FF64DD"/>
    <w:rsid w:val="00FF676A"/>
    <w:rsid w:val="00FF6D2E"/>
    <w:rsid w:val="00FF797D"/>
    <w:rsid w:val="00FF7AC9"/>
    <w:rsid w:val="00FF7AEF"/>
    <w:rsid w:val="00FF7C18"/>
    <w:rsid w:val="01A214A3"/>
    <w:rsid w:val="02813F74"/>
    <w:rsid w:val="030B1591"/>
    <w:rsid w:val="03547C6A"/>
    <w:rsid w:val="03636C91"/>
    <w:rsid w:val="03815672"/>
    <w:rsid w:val="039102F2"/>
    <w:rsid w:val="03DF22E7"/>
    <w:rsid w:val="04284A60"/>
    <w:rsid w:val="04E005DB"/>
    <w:rsid w:val="051932D8"/>
    <w:rsid w:val="058D085C"/>
    <w:rsid w:val="05A42318"/>
    <w:rsid w:val="0694014D"/>
    <w:rsid w:val="06F75699"/>
    <w:rsid w:val="07511554"/>
    <w:rsid w:val="07745334"/>
    <w:rsid w:val="07A34FA3"/>
    <w:rsid w:val="07DD199A"/>
    <w:rsid w:val="08C6173D"/>
    <w:rsid w:val="0A827276"/>
    <w:rsid w:val="0AEA6E5C"/>
    <w:rsid w:val="0C690227"/>
    <w:rsid w:val="0CA82FCF"/>
    <w:rsid w:val="0CB31585"/>
    <w:rsid w:val="0D5450D0"/>
    <w:rsid w:val="0D703F5C"/>
    <w:rsid w:val="0E1D30A0"/>
    <w:rsid w:val="0E58661A"/>
    <w:rsid w:val="0E670E81"/>
    <w:rsid w:val="0EBD43A0"/>
    <w:rsid w:val="0F4B0FF0"/>
    <w:rsid w:val="0F7C030D"/>
    <w:rsid w:val="0FD24717"/>
    <w:rsid w:val="108B012A"/>
    <w:rsid w:val="11574F71"/>
    <w:rsid w:val="117D4780"/>
    <w:rsid w:val="11A351EF"/>
    <w:rsid w:val="12CC16FA"/>
    <w:rsid w:val="13460C31"/>
    <w:rsid w:val="14C47C3E"/>
    <w:rsid w:val="156B29BF"/>
    <w:rsid w:val="158D6618"/>
    <w:rsid w:val="159631A5"/>
    <w:rsid w:val="15B04119"/>
    <w:rsid w:val="15B460E5"/>
    <w:rsid w:val="16E10EBD"/>
    <w:rsid w:val="176D0F3A"/>
    <w:rsid w:val="17D6618F"/>
    <w:rsid w:val="1945588E"/>
    <w:rsid w:val="19D16AA1"/>
    <w:rsid w:val="1A94502B"/>
    <w:rsid w:val="1A9E3299"/>
    <w:rsid w:val="1AE20757"/>
    <w:rsid w:val="1B022C32"/>
    <w:rsid w:val="1B6438A9"/>
    <w:rsid w:val="1B875834"/>
    <w:rsid w:val="1BBB267F"/>
    <w:rsid w:val="1C34566C"/>
    <w:rsid w:val="1CCB3337"/>
    <w:rsid w:val="1D212AFF"/>
    <w:rsid w:val="1EDE20B5"/>
    <w:rsid w:val="1FA31CFB"/>
    <w:rsid w:val="212F3F4E"/>
    <w:rsid w:val="21754F3C"/>
    <w:rsid w:val="21DC4B76"/>
    <w:rsid w:val="22F764CF"/>
    <w:rsid w:val="23140A82"/>
    <w:rsid w:val="240375DB"/>
    <w:rsid w:val="246B2F1D"/>
    <w:rsid w:val="253C70E5"/>
    <w:rsid w:val="255158E5"/>
    <w:rsid w:val="26542B0E"/>
    <w:rsid w:val="27706D2B"/>
    <w:rsid w:val="279361E6"/>
    <w:rsid w:val="282944B7"/>
    <w:rsid w:val="28914598"/>
    <w:rsid w:val="28A362DA"/>
    <w:rsid w:val="29AA65CA"/>
    <w:rsid w:val="2A0E0FAA"/>
    <w:rsid w:val="2A3C17EF"/>
    <w:rsid w:val="2B6C078F"/>
    <w:rsid w:val="2B7E7CB6"/>
    <w:rsid w:val="2DD05472"/>
    <w:rsid w:val="2F6C5EFB"/>
    <w:rsid w:val="307654EC"/>
    <w:rsid w:val="31624660"/>
    <w:rsid w:val="3216781A"/>
    <w:rsid w:val="322B6C00"/>
    <w:rsid w:val="33EE6FA7"/>
    <w:rsid w:val="33F2166F"/>
    <w:rsid w:val="34906344"/>
    <w:rsid w:val="34C70628"/>
    <w:rsid w:val="358D17AC"/>
    <w:rsid w:val="36260DD4"/>
    <w:rsid w:val="368570F7"/>
    <w:rsid w:val="37497653"/>
    <w:rsid w:val="37AB0A01"/>
    <w:rsid w:val="37EB364F"/>
    <w:rsid w:val="38036D3B"/>
    <w:rsid w:val="392A45BB"/>
    <w:rsid w:val="39374067"/>
    <w:rsid w:val="3B1224E2"/>
    <w:rsid w:val="3B3B03A9"/>
    <w:rsid w:val="3B642D64"/>
    <w:rsid w:val="3C6E2F87"/>
    <w:rsid w:val="3CC9742B"/>
    <w:rsid w:val="3CF76BF9"/>
    <w:rsid w:val="3D251DA5"/>
    <w:rsid w:val="3DC73CEA"/>
    <w:rsid w:val="3E832224"/>
    <w:rsid w:val="3F3B6A38"/>
    <w:rsid w:val="3FA84AED"/>
    <w:rsid w:val="400060DA"/>
    <w:rsid w:val="40996FFC"/>
    <w:rsid w:val="40B12E58"/>
    <w:rsid w:val="40F329B3"/>
    <w:rsid w:val="412A25A6"/>
    <w:rsid w:val="41DF0C9E"/>
    <w:rsid w:val="427C0491"/>
    <w:rsid w:val="431B22FA"/>
    <w:rsid w:val="44191B19"/>
    <w:rsid w:val="443D1419"/>
    <w:rsid w:val="44DB57CD"/>
    <w:rsid w:val="455C6C96"/>
    <w:rsid w:val="4561277C"/>
    <w:rsid w:val="45A636B3"/>
    <w:rsid w:val="46157078"/>
    <w:rsid w:val="47166D49"/>
    <w:rsid w:val="47550EB9"/>
    <w:rsid w:val="48164B4B"/>
    <w:rsid w:val="485F1724"/>
    <w:rsid w:val="4A35634B"/>
    <w:rsid w:val="4BDF3F2C"/>
    <w:rsid w:val="4C9651B2"/>
    <w:rsid w:val="4CC97A01"/>
    <w:rsid w:val="4D4B515F"/>
    <w:rsid w:val="4D5A1C8A"/>
    <w:rsid w:val="4DE55013"/>
    <w:rsid w:val="4E0F3A56"/>
    <w:rsid w:val="4EA0268F"/>
    <w:rsid w:val="4EA55E09"/>
    <w:rsid w:val="4FAA0B9F"/>
    <w:rsid w:val="4FFA45A6"/>
    <w:rsid w:val="50D72CD1"/>
    <w:rsid w:val="52CA38C0"/>
    <w:rsid w:val="578A43C3"/>
    <w:rsid w:val="57A85D8D"/>
    <w:rsid w:val="589D3CA6"/>
    <w:rsid w:val="58B0449F"/>
    <w:rsid w:val="58CE1EC0"/>
    <w:rsid w:val="591C6EA2"/>
    <w:rsid w:val="5A507488"/>
    <w:rsid w:val="5B0575E2"/>
    <w:rsid w:val="5B2A1488"/>
    <w:rsid w:val="5B4B1CDB"/>
    <w:rsid w:val="5C647A7B"/>
    <w:rsid w:val="5C756560"/>
    <w:rsid w:val="5CBA0747"/>
    <w:rsid w:val="5D0A3A4D"/>
    <w:rsid w:val="5D1B7123"/>
    <w:rsid w:val="5D250DFF"/>
    <w:rsid w:val="5F020599"/>
    <w:rsid w:val="60315343"/>
    <w:rsid w:val="6048621D"/>
    <w:rsid w:val="605D3898"/>
    <w:rsid w:val="61825A58"/>
    <w:rsid w:val="61BE004F"/>
    <w:rsid w:val="61C34E50"/>
    <w:rsid w:val="626359BB"/>
    <w:rsid w:val="627F0267"/>
    <w:rsid w:val="64063AB3"/>
    <w:rsid w:val="644E07C0"/>
    <w:rsid w:val="6472483E"/>
    <w:rsid w:val="64D150CD"/>
    <w:rsid w:val="64EE064A"/>
    <w:rsid w:val="65775F52"/>
    <w:rsid w:val="65EF0E63"/>
    <w:rsid w:val="660B014D"/>
    <w:rsid w:val="669E7736"/>
    <w:rsid w:val="66A873BD"/>
    <w:rsid w:val="66B13C77"/>
    <w:rsid w:val="671B34A6"/>
    <w:rsid w:val="6766434D"/>
    <w:rsid w:val="6766773F"/>
    <w:rsid w:val="67C17C59"/>
    <w:rsid w:val="684C35D1"/>
    <w:rsid w:val="694C22EC"/>
    <w:rsid w:val="69AA1658"/>
    <w:rsid w:val="6A5722F4"/>
    <w:rsid w:val="6A8269A1"/>
    <w:rsid w:val="6B033A96"/>
    <w:rsid w:val="6B316FFE"/>
    <w:rsid w:val="6B5F63C2"/>
    <w:rsid w:val="6BD26A9B"/>
    <w:rsid w:val="6D084951"/>
    <w:rsid w:val="6D3B318E"/>
    <w:rsid w:val="6DBE2C5D"/>
    <w:rsid w:val="6DDD4BCB"/>
    <w:rsid w:val="6E17008B"/>
    <w:rsid w:val="6E18104D"/>
    <w:rsid w:val="6E46178D"/>
    <w:rsid w:val="6E7259CB"/>
    <w:rsid w:val="6F243789"/>
    <w:rsid w:val="6F814BD9"/>
    <w:rsid w:val="707E5B6E"/>
    <w:rsid w:val="70F108C9"/>
    <w:rsid w:val="71805393"/>
    <w:rsid w:val="71813D4D"/>
    <w:rsid w:val="72630D90"/>
    <w:rsid w:val="72946BD1"/>
    <w:rsid w:val="7324118B"/>
    <w:rsid w:val="75EB27FA"/>
    <w:rsid w:val="76A840F7"/>
    <w:rsid w:val="771051D7"/>
    <w:rsid w:val="77FB214F"/>
    <w:rsid w:val="781E7F8E"/>
    <w:rsid w:val="789A1AB5"/>
    <w:rsid w:val="792C7C69"/>
    <w:rsid w:val="795B3378"/>
    <w:rsid w:val="7987762E"/>
    <w:rsid w:val="79B5228A"/>
    <w:rsid w:val="79DE5483"/>
    <w:rsid w:val="7A3B1F08"/>
    <w:rsid w:val="7BE03747"/>
    <w:rsid w:val="7D342792"/>
    <w:rsid w:val="7D835996"/>
    <w:rsid w:val="7D8F23EE"/>
    <w:rsid w:val="7DD14E33"/>
    <w:rsid w:val="7F7230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fillcolor="white">
      <v:fill color="white"/>
    </o:shapedefaults>
    <o:shapelayout v:ext="edit">
      <o:idmap v:ext="edit" data="1"/>
    </o:shapelayout>
  </w:shapeDefaults>
  <w:decimalSymbol w:val="."/>
  <w:listSeparator w:val=","/>
  <w14:docId w14:val="20AC0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qFormat="1"/>
    <w:lsdException w:name="annotation text" w:qFormat="1"/>
    <w:lsdException w:name="header" w:qFormat="1"/>
    <w:lsdException w:name="footer" w:uiPriority="99" w:qFormat="1"/>
    <w:lsdException w:name="caption" w:semiHidden="1" w:unhideWhenUsed="1" w:qFormat="1"/>
    <w:lsdException w:name="footnote reference" w:qFormat="1"/>
    <w:lsdException w:name="annotation reference" w:qFormat="1"/>
    <w:lsdException w:name="Title" w:qFormat="1"/>
    <w:lsdException w:name="Default Paragraph Font" w:semiHidden="1" w:uiPriority="1" w:unhideWhenUsed="1"/>
    <w:lsdException w:name="Subtitle" w:qFormat="1"/>
    <w:lsdException w:name="Hyperlink" w:uiPriority="99" w:qFormat="1"/>
    <w:lsdException w:name="FollowedHyperlink" w:uiPriority="99"/>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uiPriority="99" w:qFormat="1"/>
    <w:lsdException w:name="HTML Keyboard" w:semiHidden="1" w:unhideWhenUsed="1"/>
    <w:lsdException w:name="HTML Preformatted" w:qFormat="1"/>
    <w:lsdException w:name="Normal Table" w:uiPriority="99"/>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qFormat/>
    <w:rPr>
      <w:sz w:val="20"/>
      <w:szCs w:val="20"/>
    </w:rPr>
  </w:style>
  <w:style w:type="paragraph" w:styleId="a5">
    <w:name w:val="Balloon Text"/>
    <w:basedOn w:val="a"/>
    <w:link w:val="a6"/>
    <w:qFormat/>
    <w:rPr>
      <w:rFonts w:ascii="Microsoft JhengHei UI" w:eastAsia="Microsoft JhengHei UI"/>
      <w:sz w:val="18"/>
      <w:szCs w:val="18"/>
    </w:rPr>
  </w:style>
  <w:style w:type="paragraph" w:styleId="a7">
    <w:name w:val="footer"/>
    <w:basedOn w:val="a"/>
    <w:link w:val="a8"/>
    <w:uiPriority w:val="99"/>
    <w:qFormat/>
    <w:pPr>
      <w:tabs>
        <w:tab w:val="center" w:pos="4153"/>
        <w:tab w:val="right" w:pos="8306"/>
      </w:tabs>
      <w:snapToGrid w:val="0"/>
      <w:jc w:val="left"/>
    </w:pPr>
    <w:rPr>
      <w:sz w:val="18"/>
    </w:rPr>
  </w:style>
  <w:style w:type="paragraph" w:styleId="a9">
    <w:name w:val="header"/>
    <w:basedOn w:val="a"/>
    <w:link w:val="aa"/>
    <w:qFormat/>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ab">
    <w:name w:val="footnote text"/>
    <w:basedOn w:val="a"/>
    <w:link w:val="ac"/>
    <w:qFormat/>
    <w:rPr>
      <w:sz w:val="20"/>
      <w:szCs w:val="20"/>
    </w:rPr>
  </w:style>
  <w:style w:type="paragraph" w:styleId="HTML">
    <w:name w:val="HTML Preformatted"/>
    <w:basedOn w:val="a"/>
    <w:link w:val="HTML0"/>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Times New Roman" w:hint="eastAsia"/>
      <w:kern w:val="0"/>
      <w:sz w:val="24"/>
    </w:rPr>
  </w:style>
  <w:style w:type="paragraph" w:styleId="ad">
    <w:name w:val="Normal (Web)"/>
    <w:basedOn w:val="a"/>
    <w:uiPriority w:val="99"/>
    <w:qFormat/>
    <w:rPr>
      <w:sz w:val="24"/>
    </w:rPr>
  </w:style>
  <w:style w:type="paragraph" w:styleId="ae">
    <w:name w:val="annotation subject"/>
    <w:basedOn w:val="a3"/>
    <w:next w:val="a3"/>
    <w:link w:val="af"/>
    <w:qFormat/>
    <w:rPr>
      <w:b/>
      <w:bCs/>
    </w:rPr>
  </w:style>
  <w:style w:type="character" w:styleId="af0">
    <w:name w:val="Strong"/>
    <w:basedOn w:val="a0"/>
    <w:uiPriority w:val="22"/>
    <w:qFormat/>
    <w:rPr>
      <w:b/>
    </w:rPr>
  </w:style>
  <w:style w:type="character" w:styleId="af1">
    <w:name w:val="Emphasis"/>
    <w:basedOn w:val="a0"/>
    <w:qFormat/>
    <w:rPr>
      <w:i/>
    </w:rPr>
  </w:style>
  <w:style w:type="character" w:styleId="af2">
    <w:name w:val="Hyperlink"/>
    <w:basedOn w:val="a0"/>
    <w:uiPriority w:val="99"/>
    <w:qFormat/>
    <w:rPr>
      <w:color w:val="0000FF"/>
      <w:u w:val="single"/>
    </w:rPr>
  </w:style>
  <w:style w:type="character" w:styleId="af3">
    <w:name w:val="annotation reference"/>
    <w:basedOn w:val="a0"/>
    <w:qFormat/>
    <w:rPr>
      <w:sz w:val="16"/>
      <w:szCs w:val="16"/>
    </w:rPr>
  </w:style>
  <w:style w:type="character" w:styleId="af4">
    <w:name w:val="footnote reference"/>
    <w:basedOn w:val="a0"/>
    <w:qFormat/>
    <w:rPr>
      <w:vertAlign w:val="superscript"/>
    </w:rPr>
  </w:style>
  <w:style w:type="character" w:customStyle="1" w:styleId="a4">
    <w:name w:val="批注文字 字符"/>
    <w:basedOn w:val="a0"/>
    <w:link w:val="a3"/>
    <w:qFormat/>
    <w:rPr>
      <w:rFonts w:asciiTheme="minorHAnsi" w:eastAsiaTheme="minorEastAsia" w:hAnsiTheme="minorHAnsi" w:cstheme="minorBidi"/>
      <w:kern w:val="2"/>
    </w:rPr>
  </w:style>
  <w:style w:type="character" w:customStyle="1" w:styleId="a6">
    <w:name w:val="批注框文本 字符"/>
    <w:basedOn w:val="a0"/>
    <w:link w:val="a5"/>
    <w:qFormat/>
    <w:rPr>
      <w:rFonts w:ascii="Microsoft JhengHei UI" w:eastAsia="Microsoft JhengHei UI" w:hAnsiTheme="minorHAnsi" w:cstheme="minorBidi"/>
      <w:kern w:val="2"/>
      <w:sz w:val="18"/>
      <w:szCs w:val="18"/>
    </w:rPr>
  </w:style>
  <w:style w:type="character" w:customStyle="1" w:styleId="a8">
    <w:name w:val="页脚 字符"/>
    <w:basedOn w:val="a0"/>
    <w:link w:val="a7"/>
    <w:uiPriority w:val="99"/>
    <w:qFormat/>
    <w:rPr>
      <w:rFonts w:asciiTheme="minorHAnsi" w:eastAsiaTheme="minorEastAsia" w:hAnsiTheme="minorHAnsi" w:cstheme="minorBidi"/>
      <w:kern w:val="2"/>
      <w:sz w:val="18"/>
      <w:szCs w:val="24"/>
    </w:rPr>
  </w:style>
  <w:style w:type="character" w:customStyle="1" w:styleId="ac">
    <w:name w:val="脚注文本 字符"/>
    <w:basedOn w:val="a0"/>
    <w:link w:val="ab"/>
    <w:qFormat/>
    <w:rPr>
      <w:rFonts w:asciiTheme="minorHAnsi" w:eastAsiaTheme="minorEastAsia" w:hAnsiTheme="minorHAnsi" w:cstheme="minorBidi"/>
      <w:kern w:val="2"/>
      <w:lang w:eastAsia="zh-CN"/>
    </w:rPr>
  </w:style>
  <w:style w:type="character" w:customStyle="1" w:styleId="af">
    <w:name w:val="批注主题 字符"/>
    <w:basedOn w:val="a4"/>
    <w:link w:val="ae"/>
    <w:qFormat/>
    <w:rPr>
      <w:rFonts w:asciiTheme="minorHAnsi" w:eastAsiaTheme="minorEastAsia" w:hAnsiTheme="minorHAnsi" w:cstheme="minorBidi"/>
      <w:b/>
      <w:bCs/>
      <w:kern w:val="2"/>
    </w:rPr>
  </w:style>
  <w:style w:type="character" w:customStyle="1" w:styleId="font01">
    <w:name w:val="font01"/>
    <w:basedOn w:val="a0"/>
    <w:qFormat/>
    <w:rPr>
      <w:rFonts w:ascii="宋体" w:eastAsia="宋体" w:hAnsi="宋体" w:cs="宋体" w:hint="eastAsia"/>
      <w:color w:val="000000"/>
      <w:sz w:val="18"/>
      <w:szCs w:val="18"/>
      <w:u w:val="none"/>
    </w:rPr>
  </w:style>
  <w:style w:type="character" w:customStyle="1" w:styleId="font11">
    <w:name w:val="font11"/>
    <w:basedOn w:val="a0"/>
    <w:qFormat/>
    <w:rPr>
      <w:rFonts w:ascii="宋体" w:eastAsia="宋体" w:hAnsi="宋体" w:cs="宋体" w:hint="eastAsia"/>
      <w:color w:val="000000"/>
      <w:sz w:val="18"/>
      <w:szCs w:val="18"/>
      <w:u w:val="none"/>
    </w:rPr>
  </w:style>
  <w:style w:type="character" w:customStyle="1" w:styleId="1">
    <w:name w:val="未处理的提及1"/>
    <w:basedOn w:val="a0"/>
    <w:uiPriority w:val="99"/>
    <w:semiHidden/>
    <w:unhideWhenUsed/>
    <w:qFormat/>
    <w:rPr>
      <w:color w:val="605E5C"/>
      <w:shd w:val="clear" w:color="auto" w:fill="E1DFDD"/>
    </w:rPr>
  </w:style>
  <w:style w:type="paragraph" w:customStyle="1" w:styleId="EndNoteBibliographyTitle">
    <w:name w:val="EndNote Bibliography Title"/>
    <w:basedOn w:val="a"/>
    <w:link w:val="EndNoteBibliographyTitle0"/>
    <w:qFormat/>
    <w:pPr>
      <w:ind w:leftChars="100" w:left="210" w:rightChars="100" w:right="100"/>
      <w:jc w:val="left"/>
    </w:pPr>
    <w:rPr>
      <w:rFonts w:ascii="Calibri" w:eastAsia="Times New Roman Uni" w:hAnsi="Calibri" w:cs="Calibri"/>
      <w:sz w:val="20"/>
    </w:rPr>
  </w:style>
  <w:style w:type="character" w:customStyle="1" w:styleId="EndNoteBibliographyTitle0">
    <w:name w:val="EndNote Bibliography Title 字符"/>
    <w:basedOn w:val="a0"/>
    <w:link w:val="EndNoteBibliographyTitle"/>
    <w:qFormat/>
    <w:rPr>
      <w:rFonts w:ascii="Calibri" w:eastAsia="Times New Roman Uni" w:hAnsi="Calibri" w:cs="Calibri"/>
      <w:kern w:val="2"/>
      <w:szCs w:val="24"/>
    </w:rPr>
  </w:style>
  <w:style w:type="paragraph" w:customStyle="1" w:styleId="EndNoteBibliography">
    <w:name w:val="EndNote Bibliography"/>
    <w:basedOn w:val="a"/>
    <w:link w:val="EndNoteBibliography0"/>
    <w:qFormat/>
    <w:rPr>
      <w:rFonts w:ascii="Calibri" w:hAnsi="Calibri" w:cs="Calibri"/>
      <w:sz w:val="20"/>
    </w:rPr>
  </w:style>
  <w:style w:type="character" w:customStyle="1" w:styleId="EndNoteBibliography0">
    <w:name w:val="EndNote Bibliography 字符"/>
    <w:basedOn w:val="a0"/>
    <w:link w:val="EndNoteBibliography"/>
    <w:qFormat/>
    <w:rPr>
      <w:rFonts w:ascii="Calibri" w:eastAsiaTheme="minorEastAsia" w:hAnsi="Calibri" w:cs="Calibri"/>
      <w:kern w:val="2"/>
      <w:szCs w:val="24"/>
    </w:rPr>
  </w:style>
  <w:style w:type="paragraph" w:styleId="af5">
    <w:name w:val="List Paragraph"/>
    <w:basedOn w:val="a"/>
    <w:uiPriority w:val="99"/>
    <w:qFormat/>
    <w:pPr>
      <w:ind w:firstLineChars="200" w:firstLine="420"/>
    </w:pPr>
  </w:style>
  <w:style w:type="character" w:customStyle="1" w:styleId="skip">
    <w:name w:val="skip"/>
    <w:basedOn w:val="a0"/>
    <w:qFormat/>
  </w:style>
  <w:style w:type="character" w:customStyle="1" w:styleId="apple-converted-space">
    <w:name w:val="apple-converted-space"/>
    <w:basedOn w:val="a0"/>
    <w:qFormat/>
  </w:style>
  <w:style w:type="paragraph" w:customStyle="1" w:styleId="10">
    <w:name w:val="修订1"/>
    <w:hidden/>
    <w:uiPriority w:val="99"/>
    <w:semiHidden/>
    <w:qFormat/>
    <w:rPr>
      <w:rFonts w:asciiTheme="minorHAnsi" w:eastAsiaTheme="minorEastAsia" w:hAnsiTheme="minorHAnsi" w:cstheme="minorBidi"/>
      <w:kern w:val="2"/>
      <w:sz w:val="21"/>
      <w:szCs w:val="24"/>
    </w:rPr>
  </w:style>
  <w:style w:type="character" w:customStyle="1" w:styleId="UnresolvedMention1">
    <w:name w:val="Unresolved Mention1"/>
    <w:basedOn w:val="a0"/>
    <w:uiPriority w:val="99"/>
    <w:semiHidden/>
    <w:unhideWhenUsed/>
    <w:qFormat/>
    <w:rPr>
      <w:color w:val="605E5C"/>
      <w:shd w:val="clear" w:color="auto" w:fill="E1DFDD"/>
    </w:rPr>
  </w:style>
  <w:style w:type="paragraph" w:customStyle="1" w:styleId="11">
    <w:name w:val="修訂1"/>
    <w:hidden/>
    <w:uiPriority w:val="99"/>
    <w:semiHidden/>
    <w:qFormat/>
    <w:rPr>
      <w:rFonts w:asciiTheme="minorHAnsi" w:eastAsiaTheme="minorEastAsia" w:hAnsiTheme="minorHAnsi" w:cstheme="minorBidi"/>
      <w:kern w:val="2"/>
      <w:sz w:val="21"/>
      <w:szCs w:val="24"/>
    </w:rPr>
  </w:style>
  <w:style w:type="paragraph" w:customStyle="1" w:styleId="2">
    <w:name w:val="修订2"/>
    <w:hidden/>
    <w:uiPriority w:val="99"/>
    <w:semiHidden/>
    <w:qFormat/>
    <w:rPr>
      <w:rFonts w:asciiTheme="minorHAnsi" w:eastAsiaTheme="minorEastAsia" w:hAnsiTheme="minorHAnsi" w:cstheme="minorBidi"/>
      <w:kern w:val="2"/>
      <w:sz w:val="21"/>
      <w:szCs w:val="24"/>
    </w:rPr>
  </w:style>
  <w:style w:type="character" w:customStyle="1" w:styleId="20">
    <w:name w:val="未处理的提及2"/>
    <w:basedOn w:val="a0"/>
    <w:uiPriority w:val="99"/>
    <w:semiHidden/>
    <w:unhideWhenUsed/>
    <w:qFormat/>
    <w:rPr>
      <w:color w:val="605E5C"/>
      <w:shd w:val="clear" w:color="auto" w:fill="E1DFDD"/>
    </w:rPr>
  </w:style>
  <w:style w:type="character" w:customStyle="1" w:styleId="3">
    <w:name w:val="未处理的提及3"/>
    <w:basedOn w:val="a0"/>
    <w:uiPriority w:val="99"/>
    <w:semiHidden/>
    <w:unhideWhenUsed/>
    <w:qFormat/>
    <w:rPr>
      <w:color w:val="605E5C"/>
      <w:shd w:val="clear" w:color="auto" w:fill="E1DFDD"/>
    </w:rPr>
  </w:style>
  <w:style w:type="character" w:customStyle="1" w:styleId="transsent">
    <w:name w:val="transsent"/>
    <w:basedOn w:val="a0"/>
    <w:qFormat/>
  </w:style>
  <w:style w:type="paragraph" w:customStyle="1" w:styleId="msonormal0">
    <w:name w:val="msonormal"/>
    <w:basedOn w:val="a"/>
    <w:rsid w:val="00594DC5"/>
    <w:pPr>
      <w:widowControl/>
      <w:spacing w:before="100" w:beforeAutospacing="1" w:after="100" w:afterAutospacing="1"/>
      <w:jc w:val="left"/>
    </w:pPr>
    <w:rPr>
      <w:rFonts w:ascii="宋体" w:eastAsia="宋体" w:hAnsi="宋体" w:cs="宋体"/>
      <w:kern w:val="0"/>
      <w:sz w:val="24"/>
    </w:rPr>
  </w:style>
  <w:style w:type="character" w:customStyle="1" w:styleId="100">
    <w:name w:val="10"/>
    <w:basedOn w:val="a0"/>
    <w:rsid w:val="00594DC5"/>
    <w:rPr>
      <w:rFonts w:ascii="Times New Roman" w:hAnsi="Times New Roman" w:cs="Times New Roman" w:hint="default"/>
    </w:rPr>
  </w:style>
  <w:style w:type="character" w:customStyle="1" w:styleId="15">
    <w:name w:val="15"/>
    <w:basedOn w:val="a0"/>
    <w:rsid w:val="00594DC5"/>
    <w:rPr>
      <w:rFonts w:ascii="宋体" w:eastAsia="宋体" w:hAnsi="宋体" w:hint="eastAsia"/>
      <w:color w:val="000000"/>
      <w:sz w:val="18"/>
      <w:szCs w:val="18"/>
    </w:rPr>
  </w:style>
  <w:style w:type="numbering" w:customStyle="1" w:styleId="12">
    <w:name w:val="無清單1"/>
    <w:next w:val="a2"/>
    <w:uiPriority w:val="99"/>
    <w:semiHidden/>
    <w:unhideWhenUsed/>
    <w:rsid w:val="00276418"/>
  </w:style>
  <w:style w:type="character" w:customStyle="1" w:styleId="aa">
    <w:name w:val="页眉 字符"/>
    <w:basedOn w:val="a0"/>
    <w:link w:val="a9"/>
    <w:rsid w:val="00276418"/>
    <w:rPr>
      <w:rFonts w:asciiTheme="minorHAnsi" w:eastAsiaTheme="minorEastAsia" w:hAnsiTheme="minorHAnsi" w:cstheme="minorBidi"/>
      <w:kern w:val="2"/>
      <w:sz w:val="18"/>
      <w:szCs w:val="24"/>
    </w:rPr>
  </w:style>
  <w:style w:type="character" w:customStyle="1" w:styleId="HTML0">
    <w:name w:val="HTML 预设格式 字符"/>
    <w:basedOn w:val="a0"/>
    <w:link w:val="HTML"/>
    <w:rsid w:val="00276418"/>
    <w:rPr>
      <w:rFonts w:ascii="宋体" w:hAnsi="宋体"/>
      <w:sz w:val="24"/>
      <w:szCs w:val="24"/>
    </w:rPr>
  </w:style>
  <w:style w:type="paragraph" w:styleId="af6">
    <w:name w:val="Revision"/>
    <w:hidden/>
    <w:uiPriority w:val="99"/>
    <w:semiHidden/>
    <w:rsid w:val="008F6062"/>
    <w:rPr>
      <w:rFonts w:asciiTheme="minorHAnsi" w:eastAsiaTheme="minorEastAsia" w:hAnsiTheme="minorHAnsi" w:cstheme="minorBidi"/>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25553">
      <w:bodyDiv w:val="1"/>
      <w:marLeft w:val="0"/>
      <w:marRight w:val="0"/>
      <w:marTop w:val="0"/>
      <w:marBottom w:val="0"/>
      <w:divBdr>
        <w:top w:val="none" w:sz="0" w:space="0" w:color="auto"/>
        <w:left w:val="none" w:sz="0" w:space="0" w:color="auto"/>
        <w:bottom w:val="none" w:sz="0" w:space="0" w:color="auto"/>
        <w:right w:val="none" w:sz="0" w:space="0" w:color="auto"/>
      </w:divBdr>
      <w:divsChild>
        <w:div w:id="924609896">
          <w:marLeft w:val="0"/>
          <w:marRight w:val="0"/>
          <w:marTop w:val="0"/>
          <w:marBottom w:val="0"/>
          <w:divBdr>
            <w:top w:val="none" w:sz="0" w:space="0" w:color="auto"/>
            <w:left w:val="none" w:sz="0" w:space="0" w:color="auto"/>
            <w:bottom w:val="none" w:sz="0" w:space="0" w:color="auto"/>
            <w:right w:val="none" w:sz="0" w:space="0" w:color="auto"/>
          </w:divBdr>
        </w:div>
      </w:divsChild>
    </w:div>
    <w:div w:id="100300862">
      <w:bodyDiv w:val="1"/>
      <w:marLeft w:val="0"/>
      <w:marRight w:val="0"/>
      <w:marTop w:val="0"/>
      <w:marBottom w:val="0"/>
      <w:divBdr>
        <w:top w:val="none" w:sz="0" w:space="0" w:color="auto"/>
        <w:left w:val="none" w:sz="0" w:space="0" w:color="auto"/>
        <w:bottom w:val="none" w:sz="0" w:space="0" w:color="auto"/>
        <w:right w:val="none" w:sz="0" w:space="0" w:color="auto"/>
      </w:divBdr>
    </w:div>
    <w:div w:id="249395530">
      <w:bodyDiv w:val="1"/>
      <w:marLeft w:val="0"/>
      <w:marRight w:val="0"/>
      <w:marTop w:val="0"/>
      <w:marBottom w:val="0"/>
      <w:divBdr>
        <w:top w:val="none" w:sz="0" w:space="0" w:color="auto"/>
        <w:left w:val="none" w:sz="0" w:space="0" w:color="auto"/>
        <w:bottom w:val="none" w:sz="0" w:space="0" w:color="auto"/>
        <w:right w:val="none" w:sz="0" w:space="0" w:color="auto"/>
      </w:divBdr>
    </w:div>
    <w:div w:id="404379530">
      <w:bodyDiv w:val="1"/>
      <w:marLeft w:val="0"/>
      <w:marRight w:val="0"/>
      <w:marTop w:val="0"/>
      <w:marBottom w:val="0"/>
      <w:divBdr>
        <w:top w:val="none" w:sz="0" w:space="0" w:color="auto"/>
        <w:left w:val="none" w:sz="0" w:space="0" w:color="auto"/>
        <w:bottom w:val="none" w:sz="0" w:space="0" w:color="auto"/>
        <w:right w:val="none" w:sz="0" w:space="0" w:color="auto"/>
      </w:divBdr>
    </w:div>
    <w:div w:id="418211875">
      <w:bodyDiv w:val="1"/>
      <w:marLeft w:val="0"/>
      <w:marRight w:val="0"/>
      <w:marTop w:val="0"/>
      <w:marBottom w:val="0"/>
      <w:divBdr>
        <w:top w:val="none" w:sz="0" w:space="0" w:color="auto"/>
        <w:left w:val="none" w:sz="0" w:space="0" w:color="auto"/>
        <w:bottom w:val="none" w:sz="0" w:space="0" w:color="auto"/>
        <w:right w:val="none" w:sz="0" w:space="0" w:color="auto"/>
      </w:divBdr>
    </w:div>
    <w:div w:id="670373949">
      <w:bodyDiv w:val="1"/>
      <w:marLeft w:val="0"/>
      <w:marRight w:val="0"/>
      <w:marTop w:val="0"/>
      <w:marBottom w:val="0"/>
      <w:divBdr>
        <w:top w:val="none" w:sz="0" w:space="0" w:color="auto"/>
        <w:left w:val="none" w:sz="0" w:space="0" w:color="auto"/>
        <w:bottom w:val="none" w:sz="0" w:space="0" w:color="auto"/>
        <w:right w:val="none" w:sz="0" w:space="0" w:color="auto"/>
      </w:divBdr>
    </w:div>
    <w:div w:id="694890399">
      <w:bodyDiv w:val="1"/>
      <w:marLeft w:val="0"/>
      <w:marRight w:val="0"/>
      <w:marTop w:val="0"/>
      <w:marBottom w:val="0"/>
      <w:divBdr>
        <w:top w:val="none" w:sz="0" w:space="0" w:color="auto"/>
        <w:left w:val="none" w:sz="0" w:space="0" w:color="auto"/>
        <w:bottom w:val="none" w:sz="0" w:space="0" w:color="auto"/>
        <w:right w:val="none" w:sz="0" w:space="0" w:color="auto"/>
      </w:divBdr>
    </w:div>
    <w:div w:id="21075740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theme" Target="theme/theme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ops>
  <customShpExts>
    <customShpInfo spid="_x0000_s1026" textRotate="1"/>
  </customShpExts>
</s:customDat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GB.XSL" StyleName="GB7714" Version="2005"/>
</file>

<file path=customXml/item4.xml><?xml version="1.0" encoding="utf-8"?>
<ct:contentTypeSchema xmlns:ct="http://schemas.microsoft.com/office/2006/metadata/contentType" xmlns:ma="http://schemas.microsoft.com/office/2006/metadata/properties/metaAttributes" ct:_="" ma:_="" ma:contentTypeName="Document" ma:contentTypeID="0x010100F125CF0AA855B648B1EB01DF414BE84D" ma:contentTypeVersion="10" ma:contentTypeDescription="Create a new document." ma:contentTypeScope="" ma:versionID="75bb4608eef854d9fc08d550285a8a14">
  <xsd:schema xmlns:xsd="http://www.w3.org/2001/XMLSchema" xmlns:xs="http://www.w3.org/2001/XMLSchema" xmlns:p="http://schemas.microsoft.com/office/2006/metadata/properties" xmlns:ns3="6244a43f-9cac-48ce-b188-d69edfdd824a" targetNamespace="http://schemas.microsoft.com/office/2006/metadata/properties" ma:root="true" ma:fieldsID="943ee5799080e9ef8aa27fb5eaf2e4cb" ns3:_="">
    <xsd:import namespace="6244a43f-9cac-48ce-b188-d69edfdd824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44a43f-9cac-48ce-b188-d69edfdd824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CABF906-42F5-4C92-89F5-877721BB183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8B13C98-FA02-4E71-9277-52D775C7FDA3}">
  <ds:schemaRefs>
    <ds:schemaRef ds:uri="http://schemas.openxmlformats.org/officeDocument/2006/bibliography"/>
  </ds:schemaRefs>
</ds:datastoreItem>
</file>

<file path=customXml/itemProps4.xml><?xml version="1.0" encoding="utf-8"?>
<ds:datastoreItem xmlns:ds="http://schemas.openxmlformats.org/officeDocument/2006/customXml" ds:itemID="{980397C2-5B5E-4A01-A106-373BFC6B36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44a43f-9cac-48ce-b188-d69edfdd82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807D2007-C172-4F70-AAC3-A4AF248AD65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444</Words>
  <Characters>16474</Characters>
  <Application>Microsoft Office Word</Application>
  <DocSecurity>0</DocSecurity>
  <Lines>137</Lines>
  <Paragraphs>3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3-04T08:27:00Z</dcterms:created>
  <dcterms:modified xsi:type="dcterms:W3CDTF">2022-03-04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8A48607B1C2141D49F2451082456780C</vt:lpwstr>
  </property>
  <property fmtid="{D5CDD505-2E9C-101B-9397-08002B2CF9AE}" pid="3" name="KSOProductBuildVer">
    <vt:lpwstr>2052-11.1.0.10700</vt:lpwstr>
  </property>
  <property fmtid="{D5CDD505-2E9C-101B-9397-08002B2CF9AE}" pid="4" name="ContentTypeId">
    <vt:lpwstr>0x010100F125CF0AA855B648B1EB01DF414BE84D</vt:lpwstr>
  </property>
  <property fmtid="{D5CDD505-2E9C-101B-9397-08002B2CF9AE}" pid="5" name="grammarly_documentId">
    <vt:lpwstr>documentId_6246</vt:lpwstr>
  </property>
  <property fmtid="{D5CDD505-2E9C-101B-9397-08002B2CF9AE}" pid="6" name="grammarly_documentContext">
    <vt:lpwstr>{"goals":[],"domain":"general","emotions":[],"dialect":"american"}</vt:lpwstr>
  </property>
</Properties>
</file>